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7D913" w14:textId="5DBE37AE" w:rsidR="008248A0" w:rsidRDefault="008248A0" w:rsidP="008248A0">
      <w:pPr>
        <w:spacing w:after="0" w:line="240" w:lineRule="auto"/>
        <w:jc w:val="center"/>
        <w:rPr>
          <w:rFonts w:ascii="Arial" w:hAnsi="Arial"/>
          <w:sz w:val="28"/>
        </w:rPr>
      </w:pPr>
      <w:r w:rsidRPr="008248A0">
        <w:rPr>
          <w:rFonts w:ascii="Arial" w:hAnsi="Arial"/>
          <w:sz w:val="28"/>
        </w:rPr>
        <w:t xml:space="preserve">Tradict enables </w:t>
      </w:r>
      <w:r w:rsidR="00471409" w:rsidRPr="002B27D3">
        <w:rPr>
          <w:rFonts w:ascii="Arial" w:hAnsi="Arial" w:cs="Arial"/>
          <w:sz w:val="28"/>
        </w:rPr>
        <w:t>high fidelity reconstruction of the eukaryotic transcriptome from 100 marker genes</w:t>
      </w:r>
    </w:p>
    <w:p w14:paraId="4A752D33" w14:textId="77777777" w:rsidR="008248A0" w:rsidRPr="008248A0" w:rsidRDefault="008248A0" w:rsidP="008248A0">
      <w:pPr>
        <w:spacing w:after="0" w:line="240" w:lineRule="auto"/>
        <w:jc w:val="center"/>
        <w:rPr>
          <w:rFonts w:ascii="Arial" w:hAnsi="Arial"/>
          <w:sz w:val="28"/>
        </w:rPr>
      </w:pP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r>
        <w:rPr>
          <w:rFonts w:ascii="Arial" w:hAnsi="Arial"/>
        </w:rPr>
        <w:t xml:space="preserve">Surojit Biswas, Konstantin Kerner,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Jeffery L. Dangl, Vladimir Jojic, Philip A. Wigge</w:t>
      </w:r>
    </w:p>
    <w:p w14:paraId="6205AC59" w14:textId="39C3B17A"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w:t>
      </w:r>
      <w:r w:rsidR="00F26D1F">
        <w:rPr>
          <w:rFonts w:ascii="Arial" w:hAnsi="Arial" w:cs="Arial"/>
          <w:b/>
          <w:sz w:val="22"/>
          <w:szCs w:val="22"/>
        </w:rPr>
        <w:t>Analysis</w:t>
      </w:r>
      <w:r w:rsidR="00BA5E3D">
        <w:rPr>
          <w:rFonts w:ascii="Arial" w:hAnsi="Arial" w:cs="Arial"/>
          <w:b/>
          <w:sz w:val="22"/>
          <w:szCs w:val="22"/>
        </w:rPr>
        <w:t xml:space="preserve"> 1</w:t>
      </w:r>
      <w:r w:rsidR="007C18C9">
        <w:rPr>
          <w:rFonts w:ascii="Arial" w:hAnsi="Arial" w:cs="Arial"/>
          <w:b/>
          <w:sz w:val="22"/>
          <w:szCs w:val="22"/>
        </w:rPr>
        <w:t xml:space="preserve"> - </w:t>
      </w:r>
      <w:r w:rsidR="007C70E9">
        <w:rPr>
          <w:rFonts w:ascii="Arial" w:hAnsi="Arial" w:cs="Arial"/>
          <w:b/>
          <w:sz w:val="22"/>
          <w:szCs w:val="22"/>
        </w:rPr>
        <w:t>Our training transcriptomes are reflective of biology and are of high technical quality</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r w:rsidRPr="00512A6E">
        <w:rPr>
          <w:rFonts w:ascii="Arial" w:hAnsi="Arial" w:cs="Arial"/>
          <w:i/>
          <w:sz w:val="22"/>
          <w:szCs w:val="22"/>
        </w:rPr>
        <w:t>musculus</w:t>
      </w:r>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tra</w:t>
      </w:r>
      <w:r>
        <w:rPr>
          <w:rFonts w:ascii="Arial" w:hAnsi="Arial" w:cs="Arial"/>
          <w:sz w:val="22"/>
          <w:szCs w:val="22"/>
        </w:rPr>
        <w:t xml:space="preserve">nscriptomes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M. musculus</w:t>
      </w:r>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ground tissue clusters consisted of seedlings grown in constant darkness or mutant seedlings (e.g. det1, pif, phy) compromised for photomorphogenesis.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musculus, </w:t>
      </w:r>
      <w:r w:rsidRPr="00E90228">
        <w:rPr>
          <w:rFonts w:ascii="Arial" w:hAnsi="Arial" w:cs="Arial"/>
          <w:sz w:val="22"/>
          <w:szCs w:val="22"/>
        </w:rPr>
        <w:t xml:space="preserve">PC1 described a hematopoetic-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r w:rsidRPr="00E90228">
        <w:rPr>
          <w:rFonts w:ascii="Arial" w:hAnsi="Arial" w:cs="Arial"/>
          <w:sz w:val="22"/>
          <w:szCs w:val="22"/>
        </w:rPr>
        <w:t>stemness</w:t>
      </w:r>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r>
        <w:rPr>
          <w:rFonts w:ascii="Arial" w:hAnsi="Arial" w:cs="Arial"/>
          <w:i/>
          <w:sz w:val="22"/>
          <w:szCs w:val="22"/>
        </w:rPr>
        <w:t>Xist</w:t>
      </w:r>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transcriptomes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M. musculus</w:t>
      </w:r>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transcriptomic</w:t>
      </w:r>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M. musculus</w:t>
      </w:r>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covariances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transcriptomes.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We further note that the amount of usable transcriptomic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887F08">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M. musculus</w:t>
      </w:r>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r w:rsidR="00DD403A" w:rsidRPr="00C73234">
        <w:rPr>
          <w:rFonts w:ascii="Arial" w:hAnsi="Arial" w:cs="Arial"/>
        </w:rPr>
        <w:t xml:space="preserve">transcriptomes deposited in the SRA is growing exponentially. </w:t>
      </w:r>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M. musculus</w:t>
      </w:r>
      <w:r w:rsidR="00AB2224" w:rsidRPr="00C73234">
        <w:rPr>
          <w:rFonts w:ascii="Arial" w:hAnsi="Arial" w:cs="Arial"/>
          <w:b w:val="0"/>
        </w:rPr>
        <w:t>.</w:t>
      </w:r>
    </w:p>
    <w:p w14:paraId="7CAC32DB" w14:textId="77777777" w:rsidR="004D3697" w:rsidRDefault="004D3697" w:rsidP="004D3697">
      <w:pPr>
        <w:spacing w:line="240" w:lineRule="auto"/>
        <w:ind w:firstLine="0"/>
        <w:contextualSpacing/>
        <w:jc w:val="center"/>
      </w:pPr>
    </w:p>
    <w:p w14:paraId="38617E00" w14:textId="4FA4C518" w:rsidR="00FE4187" w:rsidRPr="00FE4187" w:rsidRDefault="00FE4187" w:rsidP="00FE4187">
      <w:pPr>
        <w:keepNext/>
        <w:spacing w:line="240" w:lineRule="auto"/>
        <w:ind w:firstLine="0"/>
        <w:contextualSpacing/>
        <w:jc w:val="both"/>
        <w:rPr>
          <w:b/>
        </w:rPr>
      </w:pPr>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nc’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13DF6C06"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w:t>
      </w:r>
      <w:r w:rsidR="00C84398">
        <w:rPr>
          <w:rFonts w:ascii="Arial" w:hAnsi="Arial" w:cs="Arial"/>
          <w:b/>
          <w:sz w:val="24"/>
        </w:rPr>
        <w:t>Analysis</w:t>
      </w:r>
      <w:r w:rsidR="00D076E1">
        <w:rPr>
          <w:rFonts w:ascii="Arial" w:hAnsi="Arial" w:cs="Arial"/>
          <w:b/>
          <w:sz w:val="24"/>
        </w:rPr>
        <w:t xml:space="preserve"> 2  - Tradict outperforms leading approaches and is robust to noise</w:t>
      </w:r>
    </w:p>
    <w:p w14:paraId="0A2223F3" w14:textId="151125C3"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Tradict,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rPr>
        <w:fldChar w:fldCharType="separate"/>
      </w:r>
      <w:r w:rsidR="00BF413D" w:rsidRPr="00BF413D">
        <w:rPr>
          <w:rFonts w:ascii="Arial" w:hAnsi="Arial" w:cs="Arial"/>
          <w:noProof/>
          <w:vertAlign w:val="superscript"/>
        </w:rPr>
        <w:t>3</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The exact weighting function is given by a Gaussian kernel, whose bandwidth we learn through cross-validation. In contrast, SR selects markers and predicts expression using regularized regression and the </w:t>
      </w:r>
      <w:r>
        <w:rPr>
          <w:rFonts w:ascii="Arial" w:hAnsi="Arial" w:cs="Arial"/>
          <w:i/>
        </w:rPr>
        <w:t>L</w:t>
      </w:r>
      <w:r>
        <w:rPr>
          <w:rFonts w:ascii="Arial" w:hAnsi="Arial" w:cs="Arial"/>
          <w:vertAlign w:val="subscript"/>
        </w:rPr>
        <w:t>0,</w:t>
      </w:r>
      <w:r w:rsidRPr="00A167CF">
        <w:rPr>
          <w:rFonts w:ascii="ＭＳ ゴシック" w:eastAsia="ＭＳ ゴシック" w:hAnsi="ＭＳ ゴシック" w:hint="eastAsia"/>
          <w:color w:val="000000"/>
          <w:vertAlign w:val="subscript"/>
        </w:rPr>
        <w:t>∞</w:t>
      </w:r>
      <w:r>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log[TPM + 0.1]).</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 xml:space="preserve">In the third baseline (Tradict Shallow-Seq), we employ Tradict as usual; however, we restrict Tradict’s selected markers to be the 100 most abundant genes in the transcriptome. This provides a control for Tradict’s marker selection algorithm, and simulates a situation that would be typical of shallow sequencing, where only the most abundant genes are used to make conclusions about the rest of the transcriptome. </w:t>
      </w:r>
    </w:p>
    <w:p w14:paraId="49B4CEEB" w14:textId="105E3104"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Tradict’s prospective predictive performance and how it compares to the baseline models, we first partitioned our transcriptom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In order to mimic Tradict’s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Tradict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w:t>
      </w:r>
      <w:r w:rsidR="00FC0CE8">
        <w:rPr>
          <w:rFonts w:ascii="Arial" w:hAnsi="Arial" w:cs="Arial"/>
        </w:rPr>
        <w:t xml:space="preserve">&gt;20,000 </w:t>
      </w:r>
      <w:r>
        <w:rPr>
          <w:rFonts w:ascii="Arial" w:hAnsi="Arial" w:cs="Arial"/>
        </w:rPr>
        <w:t>non-mar</w:t>
      </w:r>
      <w:r w:rsidR="00E11346">
        <w:rPr>
          <w:rFonts w:ascii="Arial" w:hAnsi="Arial" w:cs="Arial"/>
        </w:rPr>
        <w:t>ker genes in the transcriptome.</w:t>
      </w:r>
    </w:p>
    <w:p w14:paraId="4DB8B4E6" w14:textId="3C8EB3EC" w:rsidR="00E11346" w:rsidRDefault="00FC0CE8" w:rsidP="00E11346">
      <w:pPr>
        <w:spacing w:line="240" w:lineRule="auto"/>
        <w:ind w:firstLine="720"/>
        <w:contextualSpacing/>
        <w:jc w:val="both"/>
        <w:rPr>
          <w:rFonts w:ascii="Arial" w:hAnsi="Arial" w:cs="Arial"/>
        </w:rPr>
      </w:pPr>
      <w:r>
        <w:rPr>
          <w:rFonts w:ascii="Arial" w:hAnsi="Arial" w:cs="Arial"/>
        </w:rPr>
        <w:t>Figure S5</w:t>
      </w:r>
      <w:r w:rsidR="00D076E1">
        <w:rPr>
          <w:rFonts w:ascii="Arial" w:hAnsi="Arial" w:cs="Arial"/>
        </w:rPr>
        <w:t xml:space="preserve">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Tradict, SR) navigate this dimensionality increase more efficiently and ultimately realize better performance for still reasonable numbers of markers. Tradict outperforms SR and Tradict Shallow-Seq, ultimately obtaining a PCC between predicted and actual expression of 0.71 for genes and strikingly 0.96 for transcriptional programs. This suggests Tradict’s probabilistic framework is more reasonable than SR’s and that Tradict’s marker selection is more optimal than picking the most abundant genes. </w:t>
      </w:r>
    </w:p>
    <w:p w14:paraId="20EC1967" w14:textId="71F02E6D"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Tradict, ‘Tradict no nc’ (noise correction), in which only the diagonal of the internal marker covariance was used, effectively decoupling marker abundances in Tradict’s underlying model. We re-evaluated intra-submission prediction accuracy for all of the methods, excluding Tradict Shallow-Seq,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30-40% of the markers had zero abundance in nearly half of the samples. Figure 3b illustrates that though all methods perform worse at 0.1x depth, Tradict is least affected. Importantly, we notice that Tradict no nc’s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77777777" w:rsidR="004363C5" w:rsidRDefault="004363C5" w:rsidP="00E11346">
      <w:pPr>
        <w:spacing w:line="240" w:lineRule="auto"/>
        <w:ind w:firstLine="720"/>
        <w:contextualSpacing/>
        <w:jc w:val="both"/>
        <w:rPr>
          <w:rFonts w:ascii="Arial" w:hAnsi="Arial" w:cs="Arial"/>
        </w:rPr>
      </w:pPr>
    </w:p>
    <w:p w14:paraId="154CE0F1" w14:textId="77777777" w:rsidR="0005132E" w:rsidRDefault="0005132E" w:rsidP="00E11346">
      <w:pPr>
        <w:spacing w:line="240" w:lineRule="auto"/>
        <w:ind w:firstLine="720"/>
        <w:contextualSpacing/>
        <w:jc w:val="both"/>
        <w:rPr>
          <w:rFonts w:ascii="Arial" w:hAnsi="Arial" w:cs="Arial"/>
        </w:rPr>
      </w:pPr>
    </w:p>
    <w:p w14:paraId="60E3756F" w14:textId="77777777" w:rsidR="0005132E" w:rsidRDefault="0005132E" w:rsidP="00E11346">
      <w:pPr>
        <w:spacing w:line="240" w:lineRule="auto"/>
        <w:ind w:firstLine="720"/>
        <w:contextualSpacing/>
        <w:jc w:val="both"/>
        <w:rPr>
          <w:rFonts w:ascii="Arial" w:hAnsi="Arial" w:cs="Arial"/>
        </w:rPr>
      </w:pPr>
    </w:p>
    <w:p w14:paraId="7F4CED7B" w14:textId="77777777" w:rsidR="00EA4A5C" w:rsidRDefault="00EA4A5C" w:rsidP="00E11346">
      <w:pPr>
        <w:spacing w:line="240" w:lineRule="auto"/>
        <w:ind w:firstLine="720"/>
        <w:contextualSpacing/>
        <w:jc w:val="both"/>
        <w:rPr>
          <w:rFonts w:ascii="Arial" w:hAnsi="Arial" w:cs="Arial"/>
        </w:rPr>
      </w:pPr>
    </w:p>
    <w:p w14:paraId="10C199FF" w14:textId="639D829B" w:rsidR="004363C5" w:rsidRPr="0005132E" w:rsidRDefault="0005132E" w:rsidP="0005132E">
      <w:pPr>
        <w:keepNext/>
        <w:spacing w:after="0" w:line="240" w:lineRule="auto"/>
        <w:ind w:firstLine="0"/>
        <w:jc w:val="both"/>
        <w:rPr>
          <w:sz w:val="18"/>
          <w:szCs w:val="18"/>
        </w:rPr>
      </w:pPr>
      <w:r>
        <w:rPr>
          <w:noProof/>
        </w:rPr>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EA4A5C" w:rsidRPr="0005132E">
        <w:rPr>
          <w:rFonts w:ascii="Arial" w:hAnsi="Arial" w:cs="Arial"/>
          <w:b/>
          <w:sz w:val="18"/>
          <w:szCs w:val="18"/>
        </w:rPr>
        <w:t>S6</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z-score standardized expression of the “response to lipopolysachharide” transcriptional program. Samples are colored by time point. b) Receiver operator characteristic (ROC) curve illustrating Tradict’s accuracy for identifying differentially expressed (DE) transcriptional programs. Here the “truth set” was considered to be all DE programs with FDR &lt; 0.01 based on actually measured expression values. The marked point along the ROC curve and the inset venn diagram depict the concordance between the predicted and actual set of DE transcriptional programs when an FDR threshold of 0.01 for predicted DE programs was also used. c) Predicted vs actual heatmaps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Tnf expression. The expression of programs in each sub-block is z-scor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M. musculus</w:t>
      </w:r>
      <w:r w:rsidR="004363C5" w:rsidRPr="0005132E">
        <w:rPr>
          <w:rFonts w:ascii="Arial" w:hAnsi="Arial" w:cs="Arial"/>
          <w:sz w:val="18"/>
          <w:szCs w:val="18"/>
        </w:rPr>
        <w:t>. All heatmaps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422B447A"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w:t>
      </w:r>
      <w:r w:rsidR="00C84398">
        <w:rPr>
          <w:rFonts w:ascii="Arial" w:hAnsi="Arial" w:cs="Arial"/>
          <w:b/>
        </w:rPr>
        <w:t>Analysis</w:t>
      </w:r>
      <w:r w:rsidR="003773C6">
        <w:rPr>
          <w:rFonts w:ascii="Arial" w:hAnsi="Arial" w:cs="Arial"/>
          <w:b/>
        </w:rPr>
        <w:t xml:space="preserve"> 3 - </w:t>
      </w:r>
      <w:r w:rsidR="004363C5" w:rsidRPr="000C76CB">
        <w:rPr>
          <w:rFonts w:ascii="Arial" w:hAnsi="Arial" w:cs="Arial"/>
          <w:b/>
        </w:rPr>
        <w:t xml:space="preserve">Tradict accurately predicts </w:t>
      </w:r>
      <w:r w:rsidR="004363C5">
        <w:rPr>
          <w:rFonts w:ascii="Arial" w:hAnsi="Arial" w:cs="Arial"/>
          <w:b/>
        </w:rPr>
        <w:t>temporal dynamics of innate immune signaling in CRISPRed in primary immune cells</w:t>
      </w:r>
    </w:p>
    <w:p w14:paraId="515F220A" w14:textId="7B63EF75"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Tradict’s capabilities, we examined a </w:t>
      </w:r>
      <w:r>
        <w:rPr>
          <w:rFonts w:ascii="Arial" w:hAnsi="Arial" w:cs="Arial"/>
          <w:i/>
          <w:sz w:val="22"/>
          <w:szCs w:val="22"/>
        </w:rPr>
        <w:t>M. musculus</w:t>
      </w:r>
      <w:r>
        <w:rPr>
          <w:rFonts w:ascii="Arial" w:hAnsi="Arial" w:cs="Arial"/>
          <w:sz w:val="22"/>
          <w:szCs w:val="22"/>
        </w:rPr>
        <w:t xml:space="preserve"> dataset from Parnas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Tnf) expression</w:t>
      </w:r>
      <w:r>
        <w:rPr>
          <w:rFonts w:ascii="Arial" w:hAnsi="Arial" w:cs="Arial"/>
          <w:sz w:val="22"/>
          <w:szCs w:val="22"/>
        </w:rPr>
        <w:fldChar w:fldCharType="begin" w:fldLock="1"/>
      </w:r>
      <w:r w:rsidR="00FF4968">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BF413D" w:rsidRPr="00BF413D">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hey found many positive regulators of Tnf expression and created clonal bone-marrow derived dendritic cell (BDMC) lines where each positive regulator was disrupted using CRISPR. They used shallow RNA-sequencing (2.75 +/- 1.2 million reads) to profile the transcriptomes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Tradict’s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Parnas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Tradict’s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c illustrates that despite the high marker measurement error, Tradict’s predictions are quantitatively concordant with actuality</w:t>
      </w:r>
      <w:r w:rsidR="00DD2471">
        <w:rPr>
          <w:rFonts w:ascii="Arial" w:hAnsi="Arial" w:cs="Arial"/>
          <w:sz w:val="22"/>
          <w:szCs w:val="22"/>
        </w:rPr>
        <w:t xml:space="preserve">. </w:t>
      </w:r>
      <w:r>
        <w:rPr>
          <w:rFonts w:ascii="Arial" w:hAnsi="Arial" w:cs="Arial"/>
          <w:sz w:val="22"/>
          <w:szCs w:val="22"/>
        </w:rPr>
        <w:t>As expected most lines of CRISPRed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147F210D"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w:t>
      </w:r>
      <w:r w:rsidR="00C84398">
        <w:rPr>
          <w:rFonts w:ascii="Arial" w:hAnsi="Arial" w:cs="Arial"/>
          <w:b/>
          <w:sz w:val="22"/>
          <w:szCs w:val="22"/>
        </w:rPr>
        <w:t>Analysis</w:t>
      </w:r>
      <w:bookmarkStart w:id="0" w:name="_GoBack"/>
      <w:bookmarkEnd w:id="0"/>
      <w:r>
        <w:rPr>
          <w:rFonts w:ascii="Arial" w:hAnsi="Arial" w:cs="Arial"/>
          <w:b/>
          <w:sz w:val="22"/>
          <w:szCs w:val="22"/>
        </w:rPr>
        <w:t xml:space="preserve"> 4 - Potential improvements to existing targeted RNA sequencing </w:t>
      </w:r>
      <w:r w:rsidR="00AE7E04">
        <w:rPr>
          <w:rFonts w:ascii="Arial" w:hAnsi="Arial" w:cs="Arial"/>
          <w:b/>
          <w:sz w:val="22"/>
          <w:szCs w:val="22"/>
        </w:rPr>
        <w:t>strategies</w:t>
      </w:r>
    </w:p>
    <w:p w14:paraId="6542A6FA" w14:textId="57C8AC9B"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r w:rsidR="00715502" w:rsidRPr="00CB68B5">
        <w:rPr>
          <w:rFonts w:ascii="Arial" w:hAnsi="Arial" w:cs="Arial"/>
          <w:sz w:val="22"/>
          <w:szCs w:val="22"/>
        </w:rPr>
        <w:t>Illumina</w:t>
      </w:r>
      <w:r w:rsidR="00715502" w:rsidRPr="00CB68B5">
        <w:rPr>
          <w:rFonts w:ascii="Arial" w:hAnsi="Arial" w:cs="Arial"/>
          <w:sz w:val="22"/>
          <w:szCs w:val="26"/>
        </w:rPr>
        <w:t>’s TruSeq</w:t>
      </w:r>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cDNA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FF4968">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5,6&lt;/sup&gt;", "plainTextFormattedCitation" : "5,6",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BF413D" w:rsidRPr="00BF413D">
        <w:rPr>
          <w:rFonts w:ascii="Arial" w:hAnsi="Arial" w:cs="Arial"/>
          <w:noProof/>
          <w:sz w:val="22"/>
          <w:szCs w:val="26"/>
          <w:vertAlign w:val="superscript"/>
        </w:rPr>
        <w:t>5,6</w:t>
      </w:r>
      <w:r w:rsidR="00AE7E04">
        <w:rPr>
          <w:rFonts w:ascii="Arial" w:hAnsi="Arial" w:cs="Arial"/>
          <w:sz w:val="22"/>
          <w:szCs w:val="26"/>
        </w:rPr>
        <w:fldChar w:fldCharType="end"/>
      </w:r>
      <w:r w:rsidR="00715502" w:rsidRPr="00CB68B5">
        <w:rPr>
          <w:rFonts w:ascii="Arial" w:hAnsi="Arial" w:cs="Arial"/>
          <w:sz w:val="22"/>
          <w:szCs w:val="26"/>
        </w:rPr>
        <w:t>, it may be possible to skip cDNA synthesis and extension, and proceed directly to ligation and PCR. One could also design more (custom) dual index primers, thereby quadratically increasing the number of multiplexable samples. Given that ~10,000 reads should be sufficient for measuring Tradict’s suggested marker panel, one could multiplex ~1,500 samples on a MiSeq (2x39 dual index primers required), or 20,000-30,000 samples on a HiSeq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7&lt;/sup&gt;", "plainTextFormattedCitation" : "7",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FF4968" w:rsidRPr="00FF4968">
        <w:rPr>
          <w:rFonts w:ascii="Arial" w:hAnsi="Arial" w:cs="Arial"/>
          <w:noProof/>
          <w:sz w:val="22"/>
          <w:szCs w:val="26"/>
          <w:vertAlign w:val="superscript"/>
        </w:rPr>
        <w:t>7</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8&lt;/sup&gt;", "plainTextFormattedCitation" : "8",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8</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9&lt;/sup&gt;", "plainTextFormattedCitation" : "9",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108CD0B5" w14:textId="77777777" w:rsidR="00DD2471" w:rsidRDefault="00DD2471" w:rsidP="004D3697">
      <w:pPr>
        <w:spacing w:line="240" w:lineRule="auto"/>
        <w:ind w:firstLine="0"/>
        <w:contextualSpacing/>
        <w:rPr>
          <w:rFonts w:ascii="Arial" w:hAnsi="Arial" w:cs="Arial"/>
          <w:b/>
          <w:sz w:val="24"/>
        </w:rPr>
      </w:pPr>
    </w:p>
    <w:p w14:paraId="32888BB9" w14:textId="77777777" w:rsidR="00DD2471" w:rsidRDefault="00DD2471" w:rsidP="004D3697">
      <w:pPr>
        <w:spacing w:line="240" w:lineRule="auto"/>
        <w:ind w:firstLine="0"/>
        <w:contextualSpacing/>
        <w:rPr>
          <w:rFonts w:ascii="Arial" w:hAnsi="Arial" w:cs="Arial"/>
          <w:b/>
          <w:sz w:val="24"/>
        </w:rPr>
      </w:pPr>
    </w:p>
    <w:p w14:paraId="6629A239" w14:textId="77777777" w:rsidR="00DD2471" w:rsidRDefault="00DD2471" w:rsidP="004D3697">
      <w:pPr>
        <w:spacing w:line="240" w:lineRule="auto"/>
        <w:ind w:firstLine="0"/>
        <w:contextualSpacing/>
        <w:rPr>
          <w:rFonts w:ascii="Arial" w:hAnsi="Arial" w:cs="Arial"/>
          <w:b/>
          <w:sz w:val="24"/>
        </w:rPr>
      </w:pPr>
    </w:p>
    <w:p w14:paraId="6F86E2C3" w14:textId="77777777" w:rsidR="00DD2471" w:rsidRDefault="00DD2471" w:rsidP="004D3697">
      <w:pPr>
        <w:spacing w:line="240" w:lineRule="auto"/>
        <w:ind w:firstLine="0"/>
        <w:contextualSpacing/>
        <w:rPr>
          <w:rFonts w:ascii="Arial" w:hAnsi="Arial" w:cs="Arial"/>
          <w:b/>
          <w:sz w:val="24"/>
        </w:rPr>
      </w:pPr>
    </w:p>
    <w:p w14:paraId="4B273FF6" w14:textId="77777777" w:rsidR="00DD2471" w:rsidRDefault="00DD2471" w:rsidP="004D3697">
      <w:pPr>
        <w:spacing w:line="240" w:lineRule="auto"/>
        <w:ind w:firstLine="0"/>
        <w:contextualSpacing/>
        <w:rPr>
          <w:rFonts w:ascii="Arial" w:hAnsi="Arial" w:cs="Arial"/>
          <w:b/>
          <w:sz w:val="24"/>
        </w:rPr>
      </w:pPr>
    </w:p>
    <w:p w14:paraId="2AE5EC98" w14:textId="77777777" w:rsidR="00DD2471" w:rsidRDefault="00DD2471" w:rsidP="004D3697">
      <w:pPr>
        <w:spacing w:line="240" w:lineRule="auto"/>
        <w:ind w:firstLine="0"/>
        <w:contextualSpacing/>
        <w:rPr>
          <w:rFonts w:ascii="Arial" w:hAnsi="Arial" w:cs="Arial"/>
          <w:b/>
          <w:sz w:val="24"/>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e available on our GitHub page:</w:t>
      </w:r>
    </w:p>
    <w:p w14:paraId="6D4EA17F" w14:textId="379CF0AE" w:rsidR="0082039F" w:rsidRPr="001C4EE2" w:rsidRDefault="00C84398" w:rsidP="0082039F">
      <w:pPr>
        <w:spacing w:line="240" w:lineRule="auto"/>
        <w:ind w:firstLine="0"/>
        <w:contextualSpacing/>
        <w:jc w:val="both"/>
        <w:rPr>
          <w:rFonts w:ascii="Arial" w:hAnsi="Arial" w:cs="Arial"/>
        </w:rPr>
      </w:pPr>
      <w:hyperlink r:id="rId13"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FE4187">
        <w:rPr>
          <w:rFonts w:ascii="Arial" w:hAnsi="Arial" w:cs="Arial"/>
          <w:noProof/>
        </w:rPr>
        <w:t>2</w:t>
      </w:r>
      <w:r w:rsidRPr="0082039F">
        <w:rPr>
          <w:rFonts w:ascii="Arial" w:hAnsi="Arial" w:cs="Arial"/>
        </w:rPr>
        <w:fldChar w:fldCharType="end"/>
      </w:r>
      <w:r>
        <w:rPr>
          <w:rFonts w:ascii="Arial" w:hAnsi="Arial" w:cs="Arial"/>
        </w:rPr>
        <w:t xml:space="preserve">. </w:t>
      </w:r>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
    <w:p w14:paraId="4ED2D799" w14:textId="2002E72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ascp </w:t>
      </w:r>
      <w:r w:rsidRPr="00B42E45">
        <w:rPr>
          <w:rFonts w:ascii="Arial" w:hAnsi="Arial" w:cs="Arial"/>
          <w:i/>
          <w:sz w:val="22"/>
        </w:rPr>
        <w:t xml:space="preserve">fasp </w:t>
      </w:r>
      <w:r w:rsidRPr="00B42E45">
        <w:rPr>
          <w:rFonts w:ascii="Arial" w:hAnsi="Arial" w:cs="Arial"/>
          <w:sz w:val="22"/>
        </w:rPr>
        <w:t xml:space="preserve">transfer program to download the raw sequence read archive (.sra file) for an SRA RNA-Seq sample. Transfers made using </w:t>
      </w:r>
      <w:r w:rsidRPr="00B57EAD">
        <w:rPr>
          <w:rFonts w:ascii="Courier New" w:hAnsi="Courier New" w:cs="Courier New"/>
          <w:sz w:val="22"/>
        </w:rPr>
        <w:t>ascp</w:t>
      </w:r>
      <w:r w:rsidRPr="00B42E45">
        <w:rPr>
          <w:rFonts w:ascii="Arial" w:hAnsi="Arial" w:cs="Arial"/>
          <w:sz w:val="22"/>
        </w:rPr>
        <w:t xml:space="preserve"> are substantially faster than traditional FTP. The .sra file is then unpacked to FASTQ format using the </w:t>
      </w:r>
      <w:r w:rsidRPr="00B57EAD">
        <w:rPr>
          <w:rFonts w:ascii="Courier New" w:hAnsi="Courier New" w:cs="Courier New"/>
          <w:sz w:val="22"/>
        </w:rPr>
        <w:t>fastq-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663F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0&lt;/sup&gt;", "plainTextFormattedCitation" : "10",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FF4968" w:rsidRPr="00FF4968">
        <w:rPr>
          <w:rFonts w:ascii="Arial" w:hAnsi="Arial" w:cs="Arial"/>
          <w:noProof/>
          <w:sz w:val="22"/>
          <w:vertAlign w:val="superscript"/>
        </w:rPr>
        <w:t>10</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663F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1&lt;/sup&gt;", "plainTextFormattedCitation" : "11",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FF4968" w:rsidRPr="00FF4968">
        <w:rPr>
          <w:rFonts w:ascii="Arial" w:hAnsi="Arial" w:cs="Arial"/>
          <w:noProof/>
          <w:sz w:val="22"/>
          <w:vertAlign w:val="superscript"/>
        </w:rPr>
        <w:t>11</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M. musculus</w:t>
      </w:r>
      <w:r w:rsidRPr="00B42E45">
        <w:rPr>
          <w:rFonts w:ascii="Arial" w:hAnsi="Arial" w:cs="Arial"/>
          <w:sz w:val="22"/>
        </w:rPr>
        <w:t xml:space="preserve"> are downsampled prior to running Sailfish. Samples with fewer than 4 million reads are not downloaded at all. This workflow is then iterated for each SRA RNA-Seq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ascp SSH key, which comes with each download of the aspera ascp client. </w:t>
      </w:r>
      <w:r w:rsidR="00B57EAD" w:rsidRPr="00E602AC">
        <w:rPr>
          <w:rFonts w:ascii="Courier New" w:hAnsi="Courier New" w:cs="Courier New"/>
          <w:sz w:val="22"/>
        </w:rPr>
        <w:t>srafish.pl</w:t>
      </w:r>
      <w:r w:rsidRPr="00B42E45">
        <w:rPr>
          <w:rFonts w:ascii="Arial" w:hAnsi="Arial" w:cs="Arial"/>
          <w:sz w:val="22"/>
          <w:szCs w:val="22"/>
        </w:rPr>
        <w:t xml:space="preserve"> depends on Perl (v5.8.9 for Linux x86-64), the aspera ascp client (v3.5.4 for Linux x86-64), SRA Toolkit (v2.5.0 for CentOS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r w:rsidRPr="008A7CF4">
        <w:rPr>
          <w:rFonts w:ascii="Courier New" w:hAnsi="Courier New" w:cs="Courier New"/>
          <w:sz w:val="18"/>
        </w:rPr>
        <w:t>qt_name=&lt;query_table_file_name&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r w:rsidRPr="008A7CF4">
        <w:rPr>
          <w:rFonts w:ascii="Courier New" w:hAnsi="Courier New" w:cs="Courier New"/>
          <w:sz w:val="18"/>
        </w:rPr>
        <w:t>sra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r w:rsidRPr="008A7CF4">
        <w:rPr>
          <w:rFonts w:ascii="Courier New" w:hAnsi="Courier New" w:cs="Courier New"/>
          <w:sz w:val="18"/>
        </w:rPr>
        <w:t>organism=&lt;organism_name&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r w:rsidRPr="008A7CF4">
        <w:rPr>
          <w:rFonts w:ascii="Courier New" w:hAnsi="Courier New" w:cs="Courier New"/>
          <w:sz w:val="18"/>
        </w:rPr>
        <w:t>wget -O $qt_name ‘$url($organism[Organism]) AND "strategy rna seq"[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r w:rsidRPr="008A7CF4">
        <w:rPr>
          <w:rFonts w:ascii="Courier New" w:hAnsi="Courier New" w:cs="Courier New"/>
          <w:sz w:val="18"/>
          <w:szCs w:val="18"/>
        </w:rPr>
        <w:t>q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r w:rsidRPr="008A7CF4">
        <w:rPr>
          <w:rFonts w:ascii="Courier New" w:hAnsi="Courier New" w:cs="Courier New"/>
          <w:sz w:val="18"/>
          <w:szCs w:val="18"/>
        </w:rPr>
        <w:t>sra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r w:rsidRPr="008A7CF4">
        <w:rPr>
          <w:rFonts w:ascii="Courier New" w:hAnsi="Courier New" w:cs="Courier New"/>
          <w:sz w:val="18"/>
          <w:szCs w:val="18"/>
        </w:rPr>
        <w:t>organism="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r>
        <w:rPr>
          <w:rFonts w:ascii="Courier New" w:hAnsi="Courier New" w:cs="Courier New"/>
          <w:sz w:val="18"/>
          <w:szCs w:val="18"/>
        </w:rPr>
        <w:t>wget -O $qt_name ‘</w:t>
      </w:r>
      <w:r w:rsidRPr="008A7CF4">
        <w:rPr>
          <w:rFonts w:ascii="Courier New" w:hAnsi="Courier New" w:cs="Courier New"/>
          <w:sz w:val="18"/>
          <w:szCs w:val="18"/>
        </w:rPr>
        <w:t>$url($organism[Organism]) AND</w:t>
      </w:r>
      <w:r>
        <w:rPr>
          <w:rFonts w:ascii="Courier New" w:hAnsi="Courier New" w:cs="Courier New"/>
          <w:sz w:val="18"/>
          <w:szCs w:val="18"/>
        </w:rPr>
        <w:t xml:space="preserve"> "strategy rna seq"[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Reference transcriptomes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Sailfish requires a reference transcriptome -- a FASTA file of cDNA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cDNA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M. musculus</w:t>
      </w:r>
      <w:r w:rsidRPr="008A7CF4">
        <w:rPr>
          <w:rFonts w:ascii="Arial" w:hAnsi="Arial" w:cs="Arial"/>
          <w:sz w:val="22"/>
          <w:szCs w:val="22"/>
        </w:rPr>
        <w:t xml:space="preserve"> transcriptome reference we used all protein-coding and long non-coding RNA transcript sequences from the Gencod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r w:rsidRPr="00440106">
        <w:rPr>
          <w:rFonts w:ascii="Courier New" w:hAnsi="Courier New" w:cs="Courier New"/>
          <w:sz w:val="18"/>
          <w:szCs w:val="18"/>
        </w:rPr>
        <w:t>sailfish index -t &lt;ref_transcriptome.fasta&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ref_transcriptome.fasta&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M. musculus</w:t>
      </w:r>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M. musculus</w:t>
      </w:r>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M. musculus</w:t>
      </w:r>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Gencode vM5 reference is likely less complete than the TAIR10 reference for </w:t>
      </w:r>
      <w:r w:rsidR="001E0D56">
        <w:rPr>
          <w:rFonts w:ascii="Arial" w:hAnsi="Arial" w:cs="Arial"/>
          <w:i/>
          <w:sz w:val="22"/>
          <w:szCs w:val="22"/>
        </w:rPr>
        <w:t xml:space="preserve">M. musculus.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rRNA).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heteroskedasticity, raw TPM values for each gene were converted to a log-scale </w:t>
      </w:r>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M. musculus</w:t>
      </w:r>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polyA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 xml:space="preserve">Quality filtering thresholds for mapping depth and proportion (a,b), and for average correlation to other samples and proportion of zeros (c,d).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Seq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77777777" w:rsidR="00030A48" w:rsidRPr="00633801" w:rsidRDefault="000E71C8" w:rsidP="0082039F">
      <w:pPr>
        <w:pStyle w:val="Style1"/>
        <w:spacing w:line="240" w:lineRule="auto"/>
        <w:ind w:firstLine="0"/>
        <w:contextualSpacing/>
        <w:rPr>
          <w:sz w:val="22"/>
        </w:rPr>
      </w:pPr>
      <w:r w:rsidRPr="00633801">
        <w:rPr>
          <w:sz w:val="22"/>
        </w:rPr>
        <w:t>Tradict’s usage can be broken down into two parts: 1) Encoding, and 2) Decoding. Encoding is the process of learning, from training data, the marker panel and its predictive relationship to the expression of transcriptional programs and to the remaining genes in the transcriptome. In essence, during encoding we begin with full transcriptom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transcriptom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heteroscedastic, similar to read counts.</w:t>
      </w:r>
      <w:r w:rsidR="00261510">
        <w:rPr>
          <w:sz w:val="22"/>
        </w:rPr>
        <w:t xml:space="preserve"> For subsequent steps in our algorithm and analysis it will be important transform this data to improve its scaling and heteroscedasticity.</w:t>
      </w:r>
      <w:r w:rsidR="003A53C8">
        <w:rPr>
          <w:sz w:val="22"/>
        </w:rPr>
        <w:t xml:space="preserve"> </w:t>
      </w:r>
    </w:p>
    <w:p w14:paraId="3EE356B2" w14:textId="0AFF734E"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pseudocount (e.g. 1). This pseudocount considers neither the </w:t>
      </w:r>
      <w:r w:rsidR="004D48E4">
        <w:rPr>
          <w:sz w:val="22"/>
        </w:rPr>
        <w:t>gene’s</w:t>
      </w:r>
      <w:r w:rsidRPr="003A53C8">
        <w:rPr>
          <w:sz w:val="22"/>
        </w:rPr>
        <w:t xml:space="preserve"> </w:t>
      </w:r>
      <w:r w:rsidRPr="003A53C8">
        <w:rPr>
          <w:i/>
          <w:sz w:val="22"/>
        </w:rPr>
        <w:t>a priori</w:t>
      </w:r>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663F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2&lt;/sup&gt;", "plainTextFormattedCitation" : "12", "previouslyFormattedCitation" : "&lt;sup&gt;12&lt;/sup&gt;" }, "properties" : { "noteIndex" : 0 }, "schema" : "https://github.com/citation-style-language/schema/raw/master/csl-citation.json" }</w:instrText>
      </w:r>
      <w:r w:rsidR="000C6A13">
        <w:rPr>
          <w:sz w:val="22"/>
        </w:rPr>
        <w:fldChar w:fldCharType="separate"/>
      </w:r>
      <w:r w:rsidR="00FF4968" w:rsidRPr="00FF4968">
        <w:rPr>
          <w:noProof/>
          <w:sz w:val="22"/>
          <w:vertAlign w:val="superscript"/>
        </w:rPr>
        <w:t>12</w:t>
      </w:r>
      <w:r w:rsidR="000C6A13">
        <w:rPr>
          <w:sz w:val="22"/>
        </w:rPr>
        <w:fldChar w:fldCharType="end"/>
      </w:r>
      <w:r w:rsidR="000C6A13">
        <w:rPr>
          <w:sz w:val="22"/>
        </w:rPr>
        <w:t xml:space="preserve">. lag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log(x + pseudocoun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transformed expression matrix demonstrated a Pearson correlation of 0.98 to the log(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M. musculus</w:t>
      </w:r>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r>
        <w:rPr>
          <w:sz w:val="22"/>
        </w:rPr>
        <w:t xml:space="preserve">Availibility: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49498843"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663F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3,14&lt;/sup&gt;", "plainTextFormattedCitation" : "13,14", "previouslyFormattedCitation" : "&lt;sup&gt;13,14&lt;/sup&gt;" }, "properties" : { "noteIndex" : 0 }, "schema" : "https://github.com/citation-style-language/schema/raw/master/csl-citation.json" }</w:instrText>
      </w:r>
      <w:r w:rsidR="00F64BED">
        <w:rPr>
          <w:sz w:val="22"/>
        </w:rPr>
        <w:fldChar w:fldCharType="separate"/>
      </w:r>
      <w:r w:rsidR="00FF4968" w:rsidRPr="00FF4968">
        <w:rPr>
          <w:noProof/>
          <w:sz w:val="22"/>
          <w:vertAlign w:val="superscript"/>
        </w:rPr>
        <w:t>13,14</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M. musculus</w:t>
      </w:r>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17EFB822"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6764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5,16&lt;/sup&gt;", "plainTextFormattedCitation" : "15,16"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15,16</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M. musculus</w:t>
      </w:r>
      <w:r w:rsidRPr="003C1371">
        <w:rPr>
          <w:sz w:val="22"/>
        </w:rPr>
        <w:t xml:space="preserve"> from the Gene Ontology Consortium (</w:t>
      </w:r>
      <w:hyperlink r:id="rId16"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M. musculus</w:t>
      </w:r>
      <w:r w:rsidRPr="003C1371">
        <w:rPr>
          <w:sz w:val="22"/>
        </w:rPr>
        <w:t xml:space="preserve">, respectively. </w:t>
      </w:r>
      <w:r w:rsidRPr="003C1371">
        <w:rPr>
          <w:i/>
          <w:sz w:val="22"/>
        </w:rPr>
        <w:t>A. thaliana</w:t>
      </w:r>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M. musculus</w:t>
      </w:r>
      <w:r w:rsidRPr="003C1371">
        <w:rPr>
          <w:sz w:val="22"/>
        </w:rPr>
        <w:t xml:space="preserve">. </w:t>
      </w:r>
      <w:r w:rsidRPr="003C1371">
        <w:rPr>
          <w:i/>
          <w:sz w:val="22"/>
        </w:rPr>
        <w:t>M. musculus</w:t>
      </w:r>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69D62E15"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6764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7,18&lt;/sup&gt;", "plainTextFormattedCitation" : "17,18", "previouslyFormattedCitation" : "&lt;sup&gt;16,17&lt;/sup&gt;" }, "properties" : { "noteIndex" : 0 }, "schema" : "https://github.com/citation-style-language/schema/raw/master/csl-citation.json" }</w:instrText>
      </w:r>
      <w:r w:rsidR="00432937">
        <w:rPr>
          <w:sz w:val="22"/>
        </w:rPr>
        <w:fldChar w:fldCharType="separate"/>
      </w:r>
      <w:r w:rsidR="0046764B" w:rsidRPr="0046764B">
        <w:rPr>
          <w:noProof/>
          <w:sz w:val="22"/>
          <w:vertAlign w:val="superscript"/>
        </w:rPr>
        <w:t>17,18</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6764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19,20&lt;/sup&gt;", "plainTextFormattedCitation" : "19,20", "previouslyFormattedCitation" : "&lt;sup&gt;18,19&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19,20</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clusterings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r w:rsidR="003B0BF0" w:rsidRPr="00452E2A">
        <w:rPr>
          <w:sz w:val="22"/>
        </w:rPr>
        <w:t>clusterings</w:t>
      </w:r>
      <w:r w:rsidR="00DE724D" w:rsidRPr="00452E2A">
        <w:rPr>
          <w:sz w:val="22"/>
        </w:rPr>
        <w:t xml:space="preserve">, and the number of clusters is determined using the </w:t>
      </w:r>
      <w:r w:rsidR="004663FB">
        <w:rPr>
          <w:sz w:val="22"/>
        </w:rPr>
        <w:t>Davies-Bouldin criterion</w:t>
      </w:r>
      <w:r w:rsidR="004663FB">
        <w:rPr>
          <w:sz w:val="22"/>
        </w:rPr>
        <w:fldChar w:fldCharType="begin" w:fldLock="1"/>
      </w:r>
      <w:r w:rsidR="0046764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1&lt;/sup&gt;", "plainTextFormattedCitation" : "21", "previouslyFormattedCitation" : "&lt;sup&gt;20&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21</w:t>
      </w:r>
      <w:r w:rsidR="004663FB">
        <w:rPr>
          <w:sz w:val="22"/>
        </w:rPr>
        <w:fldChar w:fldCharType="end"/>
      </w:r>
      <w:r w:rsidR="00D7226D" w:rsidRPr="00452E2A">
        <w:rPr>
          <w:sz w:val="22"/>
        </w:rPr>
        <w:t xml:space="preserve">. </w:t>
      </w:r>
      <w:r w:rsidR="0066703A" w:rsidRPr="00452E2A">
        <w:rPr>
          <w:sz w:val="22"/>
        </w:rPr>
        <w:t>The decomp</w:t>
      </w:r>
      <w:r w:rsidR="004663FB">
        <w:rPr>
          <w:sz w:val="22"/>
        </w:rPr>
        <w:t>osition is greedy, in which for</w:t>
      </w:r>
      <w:r w:rsidR="0066703A" w:rsidRPr="00452E2A">
        <w:rPr>
          <w:sz w:val="22"/>
        </w:rPr>
        <w:t xml:space="preserve">each iteration </w:t>
      </w:r>
      <w:r w:rsidR="00C529C6">
        <w:rPr>
          <w:sz w:val="22"/>
        </w:rPr>
        <w:t>the algorithm</w:t>
      </w:r>
      <w:r w:rsidR="0066703A" w:rsidRPr="00452E2A">
        <w:rPr>
          <w:sz w:val="22"/>
        </w:rPr>
        <w:t xml:space="preserve"> first find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6D28FAB9"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6764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2\u201326&lt;/sup&gt;", "plainTextFormattedCitation" : "22\u201326", "previouslyFormattedCitation" : "&lt;sup&gt;21\u201325&lt;/sup&gt;"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22–26</w:t>
      </w:r>
      <w:r w:rsidR="0046764B">
        <w:rPr>
          <w:sz w:val="22"/>
        </w:rPr>
        <w:fldChar w:fldCharType="end"/>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transcriptomes.</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transcriptome.</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73B4CD01" w14:textId="14095774" w:rsidR="0046764B" w:rsidRPr="0046764B" w:rsidRDefault="004E46E5" w:rsidP="001C31E4">
      <w:pPr>
        <w:pStyle w:val="NormalWeb"/>
        <w:spacing w:before="0" w:beforeAutospacing="0" w:after="0" w:afterAutospacing="0"/>
        <w:ind w:left="634" w:hanging="634"/>
        <w:divId w:val="1478917847"/>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6764B" w:rsidRPr="0046764B">
        <w:rPr>
          <w:rFonts w:ascii="Arial" w:hAnsi="Arial" w:cs="Arial"/>
          <w:noProof/>
          <w:sz w:val="22"/>
        </w:rPr>
        <w:t>1.</w:t>
      </w:r>
      <w:r w:rsidR="0046764B" w:rsidRPr="0046764B">
        <w:rPr>
          <w:rFonts w:ascii="Arial" w:hAnsi="Arial" w:cs="Arial"/>
          <w:noProof/>
          <w:sz w:val="22"/>
        </w:rPr>
        <w:tab/>
        <w:t xml:space="preserve">Crowley, J. J. </w:t>
      </w:r>
      <w:r w:rsidR="0046764B" w:rsidRPr="0046764B">
        <w:rPr>
          <w:rFonts w:ascii="Arial" w:hAnsi="Arial" w:cs="Arial"/>
          <w:i/>
          <w:iCs/>
          <w:noProof/>
          <w:sz w:val="22"/>
        </w:rPr>
        <w:t>et al.</w:t>
      </w:r>
      <w:r w:rsidR="0046764B" w:rsidRPr="0046764B">
        <w:rPr>
          <w:rFonts w:ascii="Arial" w:hAnsi="Arial" w:cs="Arial"/>
          <w:noProof/>
          <w:sz w:val="22"/>
        </w:rPr>
        <w:t xml:space="preserve"> Analyses of allele-specific gene expression in highly divergent mouse crosses identifies pervasive allelic imbalance. </w:t>
      </w:r>
      <w:r w:rsidR="0046764B" w:rsidRPr="0046764B">
        <w:rPr>
          <w:rFonts w:ascii="Arial" w:hAnsi="Arial" w:cs="Arial"/>
          <w:i/>
          <w:iCs/>
          <w:noProof/>
          <w:sz w:val="22"/>
        </w:rPr>
        <w:t>Nat. Genet.</w:t>
      </w:r>
      <w:r w:rsidR="0046764B" w:rsidRPr="0046764B">
        <w:rPr>
          <w:rFonts w:ascii="Arial" w:hAnsi="Arial" w:cs="Arial"/>
          <w:noProof/>
          <w:sz w:val="22"/>
        </w:rPr>
        <w:t xml:space="preserve"> </w:t>
      </w:r>
      <w:r w:rsidR="0046764B" w:rsidRPr="0046764B">
        <w:rPr>
          <w:rFonts w:ascii="Arial" w:hAnsi="Arial" w:cs="Arial"/>
          <w:b/>
          <w:bCs/>
          <w:noProof/>
          <w:sz w:val="22"/>
        </w:rPr>
        <w:t>47,</w:t>
      </w:r>
      <w:r w:rsidR="0046764B" w:rsidRPr="0046764B">
        <w:rPr>
          <w:rFonts w:ascii="Arial" w:hAnsi="Arial" w:cs="Arial"/>
          <w:noProof/>
          <w:sz w:val="22"/>
        </w:rPr>
        <w:t xml:space="preserve"> (2015).</w:t>
      </w:r>
    </w:p>
    <w:p w14:paraId="7A298D4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w:t>
      </w:r>
      <w:r w:rsidRPr="0046764B">
        <w:rPr>
          <w:rFonts w:ascii="Arial" w:hAnsi="Arial" w:cs="Arial"/>
          <w:noProof/>
          <w:sz w:val="22"/>
        </w:rPr>
        <w:tab/>
        <w:t xml:space="preserve">Greenham, K. &amp; McClung, C. R. Integrating circadian dynamics with physiological processes in plants. </w:t>
      </w:r>
      <w:r w:rsidRPr="0046764B">
        <w:rPr>
          <w:rFonts w:ascii="Arial" w:hAnsi="Arial" w:cs="Arial"/>
          <w:i/>
          <w:iCs/>
          <w:noProof/>
          <w:sz w:val="22"/>
        </w:rPr>
        <w:t>Nat Rev Genet</w:t>
      </w:r>
      <w:r w:rsidRPr="0046764B">
        <w:rPr>
          <w:rFonts w:ascii="Arial" w:hAnsi="Arial" w:cs="Arial"/>
          <w:noProof/>
          <w:sz w:val="22"/>
        </w:rPr>
        <w:t xml:space="preserve"> </w:t>
      </w:r>
      <w:r w:rsidRPr="0046764B">
        <w:rPr>
          <w:rFonts w:ascii="Arial" w:hAnsi="Arial" w:cs="Arial"/>
          <w:b/>
          <w:bCs/>
          <w:noProof/>
          <w:sz w:val="22"/>
        </w:rPr>
        <w:t>16,</w:t>
      </w:r>
      <w:r w:rsidRPr="0046764B">
        <w:rPr>
          <w:rFonts w:ascii="Arial" w:hAnsi="Arial" w:cs="Arial"/>
          <w:noProof/>
          <w:sz w:val="22"/>
        </w:rPr>
        <w:t xml:space="preserve"> 598–610 (2015).</w:t>
      </w:r>
    </w:p>
    <w:p w14:paraId="271DEEFB"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3.</w:t>
      </w:r>
      <w:r w:rsidRPr="0046764B">
        <w:rPr>
          <w:rFonts w:ascii="Arial" w:hAnsi="Arial" w:cs="Arial"/>
          <w:noProof/>
          <w:sz w:val="22"/>
        </w:rPr>
        <w:tab/>
        <w:t xml:space="preserve">Donner, Y., Feng, T., Benoist, C. &amp; Koller, D. Imputing gene expression from selectively reduced probe set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9,</w:t>
      </w:r>
      <w:r w:rsidRPr="0046764B">
        <w:rPr>
          <w:rFonts w:ascii="Arial" w:hAnsi="Arial" w:cs="Arial"/>
          <w:noProof/>
          <w:sz w:val="22"/>
        </w:rPr>
        <w:t xml:space="preserve"> (2012).</w:t>
      </w:r>
    </w:p>
    <w:p w14:paraId="4265D55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4.</w:t>
      </w:r>
      <w:r w:rsidRPr="0046764B">
        <w:rPr>
          <w:rFonts w:ascii="Arial" w:hAnsi="Arial" w:cs="Arial"/>
          <w:noProof/>
          <w:sz w:val="22"/>
        </w:rPr>
        <w:tab/>
        <w:t xml:space="preserve">Parnas, O., Jovanovic, M., Eisenhaure, M. &amp; Zhang, F. A Genome-wide CRISPR Screen in Primary Immune Cells to Dissect Regulatory Networks. </w:t>
      </w:r>
      <w:r w:rsidRPr="0046764B">
        <w:rPr>
          <w:rFonts w:ascii="Arial" w:hAnsi="Arial" w:cs="Arial"/>
          <w:i/>
          <w:iCs/>
          <w:noProof/>
          <w:sz w:val="22"/>
        </w:rPr>
        <w:t>Cell</w:t>
      </w:r>
      <w:r w:rsidRPr="0046764B">
        <w:rPr>
          <w:rFonts w:ascii="Arial" w:hAnsi="Arial" w:cs="Arial"/>
          <w:noProof/>
          <w:sz w:val="22"/>
        </w:rPr>
        <w:t xml:space="preserve"> </w:t>
      </w:r>
      <w:r w:rsidRPr="0046764B">
        <w:rPr>
          <w:rFonts w:ascii="Arial" w:hAnsi="Arial" w:cs="Arial"/>
          <w:b/>
          <w:bCs/>
          <w:noProof/>
          <w:sz w:val="22"/>
        </w:rPr>
        <w:t>162,</w:t>
      </w:r>
      <w:r w:rsidRPr="0046764B">
        <w:rPr>
          <w:rFonts w:ascii="Arial" w:hAnsi="Arial" w:cs="Arial"/>
          <w:noProof/>
          <w:sz w:val="22"/>
        </w:rPr>
        <w:t xml:space="preserve"> 1–12 (2015).</w:t>
      </w:r>
    </w:p>
    <w:p w14:paraId="57B679B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5.</w:t>
      </w:r>
      <w:r w:rsidRPr="0046764B">
        <w:rPr>
          <w:rFonts w:ascii="Arial" w:hAnsi="Arial" w:cs="Arial"/>
          <w:noProof/>
          <w:sz w:val="22"/>
        </w:rPr>
        <w:tab/>
        <w:t>New England BioLabs Inc. SplintR Ligase. at &lt;https://www.neb.com/products/m0375-splintr-ligase&gt;</w:t>
      </w:r>
    </w:p>
    <w:p w14:paraId="0E685F2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6.</w:t>
      </w:r>
      <w:r w:rsidRPr="0046764B">
        <w:rPr>
          <w:rFonts w:ascii="Arial" w:hAnsi="Arial" w:cs="Arial"/>
          <w:noProof/>
          <w:sz w:val="22"/>
        </w:rPr>
        <w:tab/>
        <w:t xml:space="preserve">Lohman, G. J. S., Zhang, Y., Zhelkovsky, A. M., Cantor, E. J. &amp; Jr, T. C. E. Efficient DNA ligation in DNA – RNA hybrid helices by Chlorella virus DNA ligase. </w:t>
      </w:r>
      <w:r w:rsidRPr="0046764B">
        <w:rPr>
          <w:rFonts w:ascii="Arial" w:hAnsi="Arial" w:cs="Arial"/>
          <w:i/>
          <w:iCs/>
          <w:noProof/>
          <w:sz w:val="22"/>
        </w:rPr>
        <w:t>Nucleic Acids Res.</w:t>
      </w:r>
      <w:r w:rsidRPr="0046764B">
        <w:rPr>
          <w:rFonts w:ascii="Arial" w:hAnsi="Arial" w:cs="Arial"/>
          <w:noProof/>
          <w:sz w:val="22"/>
        </w:rPr>
        <w:t xml:space="preserve"> 1–14 (2013). doi:10.1093/nar/gkt1032</w:t>
      </w:r>
    </w:p>
    <w:p w14:paraId="55168CA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7.</w:t>
      </w:r>
      <w:r w:rsidRPr="0046764B">
        <w:rPr>
          <w:rFonts w:ascii="Arial" w:hAnsi="Arial" w:cs="Arial"/>
          <w:noProof/>
          <w:sz w:val="22"/>
        </w:rPr>
        <w:tab/>
        <w:t xml:space="preserve">Rohland, N. &amp; Reich, D. Cost-effective, high-throughput DNA sequencing libraries for multiplexed target capture. </w:t>
      </w:r>
      <w:r w:rsidRPr="0046764B">
        <w:rPr>
          <w:rFonts w:ascii="Arial" w:hAnsi="Arial" w:cs="Arial"/>
          <w:i/>
          <w:iCs/>
          <w:noProof/>
          <w:sz w:val="22"/>
        </w:rPr>
        <w:t>Genome Res.</w:t>
      </w:r>
      <w:r w:rsidRPr="0046764B">
        <w:rPr>
          <w:rFonts w:ascii="Arial" w:hAnsi="Arial" w:cs="Arial"/>
          <w:noProof/>
          <w:sz w:val="22"/>
        </w:rPr>
        <w:t xml:space="preserve"> </w:t>
      </w:r>
      <w:r w:rsidRPr="0046764B">
        <w:rPr>
          <w:rFonts w:ascii="Arial" w:hAnsi="Arial" w:cs="Arial"/>
          <w:b/>
          <w:bCs/>
          <w:noProof/>
          <w:sz w:val="22"/>
        </w:rPr>
        <w:t>22,</w:t>
      </w:r>
      <w:r w:rsidRPr="0046764B">
        <w:rPr>
          <w:rFonts w:ascii="Arial" w:hAnsi="Arial" w:cs="Arial"/>
          <w:noProof/>
          <w:sz w:val="22"/>
        </w:rPr>
        <w:t xml:space="preserve"> 939–946 (2012).</w:t>
      </w:r>
    </w:p>
    <w:p w14:paraId="5D1E61FE"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8.</w:t>
      </w:r>
      <w:r w:rsidRPr="0046764B">
        <w:rPr>
          <w:rFonts w:ascii="Arial" w:hAnsi="Arial" w:cs="Arial"/>
          <w:noProof/>
          <w:sz w:val="22"/>
        </w:rPr>
        <w:tab/>
        <w:t xml:space="preserve">Yang, L. </w:t>
      </w:r>
      <w:r w:rsidRPr="0046764B">
        <w:rPr>
          <w:rFonts w:ascii="Arial" w:hAnsi="Arial" w:cs="Arial"/>
          <w:i/>
          <w:iCs/>
          <w:noProof/>
          <w:sz w:val="22"/>
        </w:rPr>
        <w:t>et al.</w:t>
      </w:r>
      <w:r w:rsidRPr="0046764B">
        <w:rPr>
          <w:rFonts w:ascii="Arial" w:hAnsi="Arial" w:cs="Arial"/>
          <w:noProof/>
          <w:sz w:val="22"/>
        </w:rPr>
        <w:t xml:space="preserve"> The Pseudomonas syringae type III effector HopBB1 fine tunes pathogen virulence by gluing together host transcriptional regulators for degradation. </w:t>
      </w:r>
      <w:r w:rsidRPr="0046764B">
        <w:rPr>
          <w:rFonts w:ascii="Arial" w:hAnsi="Arial" w:cs="Arial"/>
          <w:i/>
          <w:iCs/>
          <w:noProof/>
          <w:sz w:val="22"/>
        </w:rPr>
        <w:t>Submitted</w:t>
      </w:r>
      <w:r w:rsidRPr="0046764B">
        <w:rPr>
          <w:rFonts w:ascii="Arial" w:hAnsi="Arial" w:cs="Arial"/>
          <w:noProof/>
          <w:sz w:val="22"/>
        </w:rPr>
        <w:t xml:space="preserve"> (2016).</w:t>
      </w:r>
    </w:p>
    <w:p w14:paraId="71A2351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9.</w:t>
      </w:r>
      <w:r w:rsidRPr="0046764B">
        <w:rPr>
          <w:rFonts w:ascii="Arial" w:hAnsi="Arial" w:cs="Arial"/>
          <w:noProof/>
          <w:sz w:val="22"/>
        </w:rPr>
        <w:tab/>
        <w:t xml:space="preserve">Lundberg, D. S., Yourstone, S., Mieczkowski, P., Jones, C. D. &amp; Dangl, J. L. Practical innovations for high-throughput amplicon sequencing.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0,</w:t>
      </w:r>
      <w:r w:rsidRPr="0046764B">
        <w:rPr>
          <w:rFonts w:ascii="Arial" w:hAnsi="Arial" w:cs="Arial"/>
          <w:noProof/>
          <w:sz w:val="22"/>
        </w:rPr>
        <w:t xml:space="preserve"> 999–1002 (2013).</w:t>
      </w:r>
    </w:p>
    <w:p w14:paraId="76DCDD0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0.</w:t>
      </w:r>
      <w:r w:rsidRPr="0046764B">
        <w:rPr>
          <w:rFonts w:ascii="Arial" w:hAnsi="Arial" w:cs="Arial"/>
          <w:noProof/>
          <w:sz w:val="22"/>
        </w:rPr>
        <w:tab/>
        <w:t xml:space="preserve">Leinonen, R., Sugawara, H. &amp; Shumway, M. The Sequence Read Archive. </w:t>
      </w:r>
      <w:r w:rsidRPr="0046764B">
        <w:rPr>
          <w:rFonts w:ascii="Arial" w:hAnsi="Arial" w:cs="Arial"/>
          <w:b/>
          <w:bCs/>
          <w:noProof/>
          <w:sz w:val="22"/>
        </w:rPr>
        <w:t>39,</w:t>
      </w:r>
      <w:r w:rsidRPr="0046764B">
        <w:rPr>
          <w:rFonts w:ascii="Arial" w:hAnsi="Arial" w:cs="Arial"/>
          <w:noProof/>
          <w:sz w:val="22"/>
        </w:rPr>
        <w:t xml:space="preserve"> 2010–2012 (2011).</w:t>
      </w:r>
    </w:p>
    <w:p w14:paraId="1218054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1.</w:t>
      </w:r>
      <w:r w:rsidRPr="0046764B">
        <w:rPr>
          <w:rFonts w:ascii="Arial" w:hAnsi="Arial" w:cs="Arial"/>
          <w:noProof/>
          <w:sz w:val="22"/>
        </w:rPr>
        <w:tab/>
        <w:t xml:space="preserve">Patro, R., Mount, S. M. &amp; Kingsford, C. Sailfish enables alignment-free isoform quantification from RNA-seq reads using lightweight algorithms. </w:t>
      </w:r>
      <w:r w:rsidRPr="0046764B">
        <w:rPr>
          <w:rFonts w:ascii="Arial" w:hAnsi="Arial" w:cs="Arial"/>
          <w:i/>
          <w:iCs/>
          <w:noProof/>
          <w:sz w:val="22"/>
        </w:rPr>
        <w:t>Nat. Biotechnol.</w:t>
      </w:r>
      <w:r w:rsidRPr="0046764B">
        <w:rPr>
          <w:rFonts w:ascii="Arial" w:hAnsi="Arial" w:cs="Arial"/>
          <w:noProof/>
          <w:sz w:val="22"/>
        </w:rPr>
        <w:t xml:space="preserve"> </w:t>
      </w:r>
      <w:r w:rsidRPr="0046764B">
        <w:rPr>
          <w:rFonts w:ascii="Arial" w:hAnsi="Arial" w:cs="Arial"/>
          <w:b/>
          <w:bCs/>
          <w:noProof/>
          <w:sz w:val="22"/>
        </w:rPr>
        <w:t>32,</w:t>
      </w:r>
      <w:r w:rsidRPr="0046764B">
        <w:rPr>
          <w:rFonts w:ascii="Arial" w:hAnsi="Arial" w:cs="Arial"/>
          <w:noProof/>
          <w:sz w:val="22"/>
        </w:rPr>
        <w:t xml:space="preserve"> 462–4 (2014).</w:t>
      </w:r>
    </w:p>
    <w:p w14:paraId="3E8F1D0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2.</w:t>
      </w:r>
      <w:r w:rsidRPr="0046764B">
        <w:rPr>
          <w:rFonts w:ascii="Arial" w:hAnsi="Arial" w:cs="Arial"/>
          <w:noProof/>
          <w:sz w:val="22"/>
        </w:rPr>
        <w:tab/>
        <w:t xml:space="preserve">Biswas, S. The latent logarithm. </w:t>
      </w:r>
      <w:r w:rsidRPr="0046764B">
        <w:rPr>
          <w:rFonts w:ascii="Arial" w:hAnsi="Arial" w:cs="Arial"/>
          <w:i/>
          <w:iCs/>
          <w:noProof/>
          <w:sz w:val="22"/>
        </w:rPr>
        <w:t>arXiv</w:t>
      </w:r>
      <w:r w:rsidRPr="0046764B">
        <w:rPr>
          <w:rFonts w:ascii="Arial" w:hAnsi="Arial" w:cs="Arial"/>
          <w:noProof/>
          <w:sz w:val="22"/>
        </w:rPr>
        <w:t xml:space="preserve"> 1–11 (2016).</w:t>
      </w:r>
    </w:p>
    <w:p w14:paraId="1359842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3.</w:t>
      </w:r>
      <w:r w:rsidRPr="0046764B">
        <w:rPr>
          <w:rFonts w:ascii="Arial" w:hAnsi="Arial" w:cs="Arial"/>
          <w:noProof/>
          <w:sz w:val="22"/>
        </w:rPr>
        <w:tab/>
        <w:t xml:space="preserve">Ma, S. &amp; Kosorok, M. R. Identification of differential gene pathways with principal component analysis. </w:t>
      </w:r>
      <w:r w:rsidRPr="0046764B">
        <w:rPr>
          <w:rFonts w:ascii="Arial" w:hAnsi="Arial" w:cs="Arial"/>
          <w:i/>
          <w:iCs/>
          <w:noProof/>
          <w:sz w:val="22"/>
        </w:rPr>
        <w:t>Bioinformatics</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882–889 (2009).</w:t>
      </w:r>
    </w:p>
    <w:p w14:paraId="6C2F107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4.</w:t>
      </w:r>
      <w:r w:rsidRPr="0046764B">
        <w:rPr>
          <w:rFonts w:ascii="Arial" w:hAnsi="Arial" w:cs="Arial"/>
          <w:noProof/>
          <w:sz w:val="22"/>
        </w:rPr>
        <w:tab/>
        <w:t xml:space="preserve">Fan, J. </w:t>
      </w:r>
      <w:r w:rsidRPr="0046764B">
        <w:rPr>
          <w:rFonts w:ascii="Arial" w:hAnsi="Arial" w:cs="Arial"/>
          <w:i/>
          <w:iCs/>
          <w:noProof/>
          <w:sz w:val="22"/>
        </w:rPr>
        <w:t>et al.</w:t>
      </w:r>
      <w:r w:rsidRPr="0046764B">
        <w:rPr>
          <w:rFonts w:ascii="Arial" w:hAnsi="Arial" w:cs="Arial"/>
          <w:noProof/>
          <w:sz w:val="22"/>
        </w:rPr>
        <w:t xml:space="preserve"> Characterizing transcriptional heterogeneity through pathway and gene set overdispersion analysi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3,</w:t>
      </w:r>
      <w:r w:rsidRPr="0046764B">
        <w:rPr>
          <w:rFonts w:ascii="Arial" w:hAnsi="Arial" w:cs="Arial"/>
          <w:noProof/>
          <w:sz w:val="22"/>
        </w:rPr>
        <w:t xml:space="preserve"> 241–244 (2016).</w:t>
      </w:r>
    </w:p>
    <w:p w14:paraId="6496EE8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5.</w:t>
      </w:r>
      <w:r w:rsidRPr="0046764B">
        <w:rPr>
          <w:rFonts w:ascii="Arial" w:hAnsi="Arial" w:cs="Arial"/>
          <w:noProof/>
          <w:sz w:val="22"/>
        </w:rPr>
        <w:tab/>
        <w:t xml:space="preserve">Ashburner, M. </w:t>
      </w:r>
      <w:r w:rsidRPr="0046764B">
        <w:rPr>
          <w:rFonts w:ascii="Arial" w:hAnsi="Arial" w:cs="Arial"/>
          <w:i/>
          <w:iCs/>
          <w:noProof/>
          <w:sz w:val="22"/>
        </w:rPr>
        <w:t>et al.</w:t>
      </w:r>
      <w:r w:rsidRPr="0046764B">
        <w:rPr>
          <w:rFonts w:ascii="Arial" w:hAnsi="Arial" w:cs="Arial"/>
          <w:noProof/>
          <w:sz w:val="22"/>
        </w:rPr>
        <w:t xml:space="preserve"> Gene Ontology: tool for the unification of biology. </w:t>
      </w:r>
      <w:r w:rsidRPr="0046764B">
        <w:rPr>
          <w:rFonts w:ascii="Arial" w:hAnsi="Arial" w:cs="Arial"/>
          <w:i/>
          <w:iCs/>
          <w:noProof/>
          <w:sz w:val="22"/>
        </w:rPr>
        <w:t>Nat Genet</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25–29 (2000).</w:t>
      </w:r>
    </w:p>
    <w:p w14:paraId="0D49C0D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6.</w:t>
      </w:r>
      <w:r w:rsidRPr="0046764B">
        <w:rPr>
          <w:rFonts w:ascii="Arial" w:hAnsi="Arial" w:cs="Arial"/>
          <w:noProof/>
          <w:sz w:val="22"/>
        </w:rPr>
        <w:tab/>
        <w:t xml:space="preserve">The Gene Ontology Consortium. Gene Ontology Consortium: going forward. </w:t>
      </w:r>
      <w:r w:rsidRPr="0046764B">
        <w:rPr>
          <w:rFonts w:ascii="Arial" w:hAnsi="Arial" w:cs="Arial"/>
          <w:i/>
          <w:iCs/>
          <w:noProof/>
          <w:sz w:val="22"/>
        </w:rPr>
        <w:t>Nucleic Acids Res.</w:t>
      </w:r>
      <w:r w:rsidRPr="0046764B">
        <w:rPr>
          <w:rFonts w:ascii="Arial" w:hAnsi="Arial" w:cs="Arial"/>
          <w:noProof/>
          <w:sz w:val="22"/>
        </w:rPr>
        <w:t xml:space="preserve"> </w:t>
      </w:r>
      <w:r w:rsidRPr="0046764B">
        <w:rPr>
          <w:rFonts w:ascii="Arial" w:hAnsi="Arial" w:cs="Arial"/>
          <w:b/>
          <w:bCs/>
          <w:noProof/>
          <w:sz w:val="22"/>
        </w:rPr>
        <w:t>43,</w:t>
      </w:r>
      <w:r w:rsidRPr="0046764B">
        <w:rPr>
          <w:rFonts w:ascii="Arial" w:hAnsi="Arial" w:cs="Arial"/>
          <w:noProof/>
          <w:sz w:val="22"/>
        </w:rPr>
        <w:t xml:space="preserve"> D1049–D1056 (2015).</w:t>
      </w:r>
    </w:p>
    <w:p w14:paraId="617774A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7.</w:t>
      </w:r>
      <w:r w:rsidRPr="0046764B">
        <w:rPr>
          <w:rFonts w:ascii="Arial" w:hAnsi="Arial" w:cs="Arial"/>
          <w:noProof/>
          <w:sz w:val="22"/>
        </w:rPr>
        <w:tab/>
        <w:t xml:space="preserve">Tropp, J. a &amp; Gilbert, A. C. Signal Recovery From Random Measurements Via Orthogonal Matching Pursuit. </w:t>
      </w:r>
      <w:r w:rsidRPr="0046764B">
        <w:rPr>
          <w:rFonts w:ascii="Arial" w:hAnsi="Arial" w:cs="Arial"/>
          <w:i/>
          <w:iCs/>
          <w:noProof/>
          <w:sz w:val="22"/>
        </w:rPr>
        <w:t>IEEE Trans. Inf. Theory</w:t>
      </w:r>
      <w:r w:rsidRPr="0046764B">
        <w:rPr>
          <w:rFonts w:ascii="Arial" w:hAnsi="Arial" w:cs="Arial"/>
          <w:noProof/>
          <w:sz w:val="22"/>
        </w:rPr>
        <w:t xml:space="preserve"> </w:t>
      </w:r>
      <w:r w:rsidRPr="0046764B">
        <w:rPr>
          <w:rFonts w:ascii="Arial" w:hAnsi="Arial" w:cs="Arial"/>
          <w:b/>
          <w:bCs/>
          <w:noProof/>
          <w:sz w:val="22"/>
        </w:rPr>
        <w:t>53,</w:t>
      </w:r>
      <w:r w:rsidRPr="0046764B">
        <w:rPr>
          <w:rFonts w:ascii="Arial" w:hAnsi="Arial" w:cs="Arial"/>
          <w:noProof/>
          <w:sz w:val="22"/>
        </w:rPr>
        <w:t xml:space="preserve"> 4655–4666 (2007).</w:t>
      </w:r>
    </w:p>
    <w:p w14:paraId="3EC34399"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8.</w:t>
      </w:r>
      <w:r w:rsidRPr="0046764B">
        <w:rPr>
          <w:rFonts w:ascii="Arial" w:hAnsi="Arial" w:cs="Arial"/>
          <w:noProof/>
          <w:sz w:val="22"/>
        </w:rPr>
        <w:tab/>
        <w:t xml:space="preserve">Tropp, J. a., Gilbert, A. C. &amp; Strauss, M. J. Algorithms for simultaneous sparse approximation. Part I: Greedy pursuit. </w:t>
      </w:r>
      <w:r w:rsidRPr="0046764B">
        <w:rPr>
          <w:rFonts w:ascii="Arial" w:hAnsi="Arial" w:cs="Arial"/>
          <w:i/>
          <w:iCs/>
          <w:noProof/>
          <w:sz w:val="22"/>
        </w:rPr>
        <w:t>Signal Processing</w:t>
      </w:r>
      <w:r w:rsidRPr="0046764B">
        <w:rPr>
          <w:rFonts w:ascii="Arial" w:hAnsi="Arial" w:cs="Arial"/>
          <w:noProof/>
          <w:sz w:val="22"/>
        </w:rPr>
        <w:t xml:space="preserve"> </w:t>
      </w:r>
      <w:r w:rsidRPr="0046764B">
        <w:rPr>
          <w:rFonts w:ascii="Arial" w:hAnsi="Arial" w:cs="Arial"/>
          <w:b/>
          <w:bCs/>
          <w:noProof/>
          <w:sz w:val="22"/>
        </w:rPr>
        <w:t>86,</w:t>
      </w:r>
      <w:r w:rsidRPr="0046764B">
        <w:rPr>
          <w:rFonts w:ascii="Arial" w:hAnsi="Arial" w:cs="Arial"/>
          <w:noProof/>
          <w:sz w:val="22"/>
        </w:rPr>
        <w:t xml:space="preserve"> 572–588 (2006).</w:t>
      </w:r>
    </w:p>
    <w:p w14:paraId="64051401"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9.</w:t>
      </w:r>
      <w:r w:rsidRPr="0046764B">
        <w:rPr>
          <w:rFonts w:ascii="Arial" w:hAnsi="Arial" w:cs="Arial"/>
          <w:noProof/>
          <w:sz w:val="22"/>
        </w:rPr>
        <w:tab/>
        <w:t xml:space="preserve">Monti, S., Tamayo, P., Mesirov, J. &amp; Golub, T. Consensus Clustering : A Resampling-Based Method for Class Discovery and Visualization of Gene Expression Microarray Data. </w:t>
      </w:r>
      <w:r w:rsidRPr="0046764B">
        <w:rPr>
          <w:rFonts w:ascii="Arial" w:hAnsi="Arial" w:cs="Arial"/>
          <w:i/>
          <w:iCs/>
          <w:noProof/>
          <w:sz w:val="22"/>
        </w:rPr>
        <w:t>Mach. Learn.</w:t>
      </w:r>
      <w:r w:rsidRPr="0046764B">
        <w:rPr>
          <w:rFonts w:ascii="Arial" w:hAnsi="Arial" w:cs="Arial"/>
          <w:noProof/>
          <w:sz w:val="22"/>
        </w:rPr>
        <w:t xml:space="preserve"> </w:t>
      </w:r>
      <w:r w:rsidRPr="0046764B">
        <w:rPr>
          <w:rFonts w:ascii="Arial" w:hAnsi="Arial" w:cs="Arial"/>
          <w:b/>
          <w:bCs/>
          <w:noProof/>
          <w:sz w:val="22"/>
        </w:rPr>
        <w:t>52,</w:t>
      </w:r>
      <w:r w:rsidRPr="0046764B">
        <w:rPr>
          <w:rFonts w:ascii="Arial" w:hAnsi="Arial" w:cs="Arial"/>
          <w:noProof/>
          <w:sz w:val="22"/>
        </w:rPr>
        <w:t xml:space="preserve"> 91–118 (2003).</w:t>
      </w:r>
    </w:p>
    <w:p w14:paraId="31DD58E2"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0.</w:t>
      </w:r>
      <w:r w:rsidRPr="0046764B">
        <w:rPr>
          <w:rFonts w:ascii="Arial" w:hAnsi="Arial" w:cs="Arial"/>
          <w:noProof/>
          <w:sz w:val="22"/>
        </w:rPr>
        <w:tab/>
        <w:t xml:space="preserve">Yu, Z., Wong, H.-S. &amp; Wang, H. Graph-based consensus clustering for class discovery from gene expression data. </w:t>
      </w:r>
      <w:r w:rsidRPr="0046764B">
        <w:rPr>
          <w:rFonts w:ascii="Arial" w:hAnsi="Arial" w:cs="Arial"/>
          <w:i/>
          <w:iCs/>
          <w:noProof/>
          <w:sz w:val="22"/>
        </w:rPr>
        <w:t xml:space="preserve">Bioinforma. </w:t>
      </w:r>
      <w:r w:rsidRPr="0046764B">
        <w:rPr>
          <w:rFonts w:ascii="Arial" w:hAnsi="Arial" w:cs="Arial"/>
          <w:b/>
          <w:bCs/>
          <w:noProof/>
          <w:sz w:val="22"/>
        </w:rPr>
        <w:t>23 ,</w:t>
      </w:r>
      <w:r w:rsidRPr="0046764B">
        <w:rPr>
          <w:rFonts w:ascii="Arial" w:hAnsi="Arial" w:cs="Arial"/>
          <w:noProof/>
          <w:sz w:val="22"/>
        </w:rPr>
        <w:t xml:space="preserve"> 2888–2896 (2007).</w:t>
      </w:r>
    </w:p>
    <w:p w14:paraId="13A7ACD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1.</w:t>
      </w:r>
      <w:r w:rsidRPr="0046764B">
        <w:rPr>
          <w:rFonts w:ascii="Arial" w:hAnsi="Arial" w:cs="Arial"/>
          <w:noProof/>
          <w:sz w:val="22"/>
        </w:rPr>
        <w:tab/>
        <w:t xml:space="preserve">Davies, D. L. &amp; Bouldin, D. W. A Cluster Separation Measure. </w:t>
      </w:r>
      <w:r w:rsidRPr="0046764B">
        <w:rPr>
          <w:rFonts w:ascii="Arial" w:hAnsi="Arial" w:cs="Arial"/>
          <w:i/>
          <w:iCs/>
          <w:noProof/>
          <w:sz w:val="22"/>
        </w:rPr>
        <w:t>IEEE Trans. Pattern Anal. Mach. Intell.</w:t>
      </w:r>
      <w:r w:rsidRPr="0046764B">
        <w:rPr>
          <w:rFonts w:ascii="Arial" w:hAnsi="Arial" w:cs="Arial"/>
          <w:noProof/>
          <w:sz w:val="22"/>
        </w:rPr>
        <w:t xml:space="preserve"> </w:t>
      </w:r>
      <w:r w:rsidRPr="0046764B">
        <w:rPr>
          <w:rFonts w:ascii="Arial" w:hAnsi="Arial" w:cs="Arial"/>
          <w:b/>
          <w:bCs/>
          <w:noProof/>
          <w:sz w:val="22"/>
        </w:rPr>
        <w:t>2,</w:t>
      </w:r>
      <w:r w:rsidRPr="0046764B">
        <w:rPr>
          <w:rFonts w:ascii="Arial" w:hAnsi="Arial" w:cs="Arial"/>
          <w:noProof/>
          <w:sz w:val="22"/>
        </w:rPr>
        <w:t xml:space="preserve"> 224–227 (1979).</w:t>
      </w:r>
    </w:p>
    <w:p w14:paraId="229FA78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2.</w:t>
      </w:r>
      <w:r w:rsidRPr="0046764B">
        <w:rPr>
          <w:rFonts w:ascii="Arial" w:hAnsi="Arial" w:cs="Arial"/>
          <w:noProof/>
          <w:sz w:val="22"/>
        </w:rPr>
        <w:tab/>
        <w:t xml:space="preserve">Aitchison, J. &amp; Shen, S. M. Logistic-Normal Distributions: Some Properties and Uses.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67,</w:t>
      </w:r>
      <w:r w:rsidRPr="0046764B">
        <w:rPr>
          <w:rFonts w:ascii="Arial" w:hAnsi="Arial" w:cs="Arial"/>
          <w:noProof/>
          <w:sz w:val="22"/>
        </w:rPr>
        <w:t xml:space="preserve"> 261 (1980).</w:t>
      </w:r>
    </w:p>
    <w:p w14:paraId="61EAA89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3.</w:t>
      </w:r>
      <w:r w:rsidRPr="0046764B">
        <w:rPr>
          <w:rFonts w:ascii="Arial" w:hAnsi="Arial" w:cs="Arial"/>
          <w:noProof/>
          <w:sz w:val="22"/>
        </w:rPr>
        <w:tab/>
        <w:t xml:space="preserve">Aitchison, J. &amp; Ho, C. H. The multivariate Poisson-log normal distribution.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76,</w:t>
      </w:r>
      <w:r w:rsidRPr="0046764B">
        <w:rPr>
          <w:rFonts w:ascii="Arial" w:hAnsi="Arial" w:cs="Arial"/>
          <w:noProof/>
          <w:sz w:val="22"/>
        </w:rPr>
        <w:t xml:space="preserve"> 643–653 (1989).</w:t>
      </w:r>
    </w:p>
    <w:p w14:paraId="02521AF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4.</w:t>
      </w:r>
      <w:r w:rsidRPr="0046764B">
        <w:rPr>
          <w:rFonts w:ascii="Arial" w:hAnsi="Arial" w:cs="Arial"/>
          <w:noProof/>
          <w:sz w:val="22"/>
        </w:rPr>
        <w:tab/>
        <w:t xml:space="preserve">Biswas, S., Mcdonald, M., Lundberg, D. S., Dangl, J. L. &amp; Jojic, V. Learning Microbial Interaction Networks from Metagenomic Count Data. in </w:t>
      </w:r>
      <w:r w:rsidRPr="0046764B">
        <w:rPr>
          <w:rFonts w:ascii="Arial" w:hAnsi="Arial" w:cs="Arial"/>
          <w:i/>
          <w:iCs/>
          <w:noProof/>
          <w:sz w:val="22"/>
        </w:rPr>
        <w:t>Res. Comput. Mol. Biol.</w:t>
      </w:r>
      <w:r w:rsidRPr="0046764B">
        <w:rPr>
          <w:rFonts w:ascii="Arial" w:hAnsi="Arial" w:cs="Arial"/>
          <w:noProof/>
          <w:sz w:val="22"/>
        </w:rPr>
        <w:t xml:space="preserve"> </w:t>
      </w:r>
      <w:r w:rsidRPr="0046764B">
        <w:rPr>
          <w:rFonts w:ascii="Arial" w:hAnsi="Arial" w:cs="Arial"/>
          <w:b/>
          <w:bCs/>
          <w:noProof/>
          <w:sz w:val="22"/>
        </w:rPr>
        <w:t>1,</w:t>
      </w:r>
      <w:r w:rsidRPr="0046764B">
        <w:rPr>
          <w:rFonts w:ascii="Arial" w:hAnsi="Arial" w:cs="Arial"/>
          <w:noProof/>
          <w:sz w:val="22"/>
        </w:rPr>
        <w:t xml:space="preserve"> 32–43 (2015).</w:t>
      </w:r>
    </w:p>
    <w:p w14:paraId="22E26B5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5.</w:t>
      </w:r>
      <w:r w:rsidRPr="0046764B">
        <w:rPr>
          <w:rFonts w:ascii="Arial" w:hAnsi="Arial" w:cs="Arial"/>
          <w:noProof/>
          <w:sz w:val="22"/>
        </w:rPr>
        <w:tab/>
        <w:t xml:space="preserve">Ho, C. H. &amp; Kong, H. The multivariate Poisson-log normal distribution. </w:t>
      </w:r>
      <w:r w:rsidRPr="0046764B">
        <w:rPr>
          <w:rFonts w:ascii="Arial" w:hAnsi="Arial" w:cs="Arial"/>
          <w:b/>
          <w:bCs/>
          <w:noProof/>
          <w:sz w:val="22"/>
        </w:rPr>
        <w:t>2,</w:t>
      </w:r>
      <w:r w:rsidRPr="0046764B">
        <w:rPr>
          <w:rFonts w:ascii="Arial" w:hAnsi="Arial" w:cs="Arial"/>
          <w:noProof/>
          <w:sz w:val="22"/>
        </w:rPr>
        <w:t xml:space="preserve"> (1989).</w:t>
      </w:r>
    </w:p>
    <w:p w14:paraId="633C1BF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6.</w:t>
      </w:r>
      <w:r w:rsidRPr="0046764B">
        <w:rPr>
          <w:rFonts w:ascii="Arial" w:hAnsi="Arial" w:cs="Arial"/>
          <w:noProof/>
          <w:sz w:val="22"/>
        </w:rPr>
        <w:tab/>
        <w:t xml:space="preserve">Madsen, L. &amp; Dalthorp, D. Simulating correlated count data. </w:t>
      </w:r>
      <w:r w:rsidRPr="0046764B">
        <w:rPr>
          <w:rFonts w:ascii="Arial" w:hAnsi="Arial" w:cs="Arial"/>
          <w:i/>
          <w:iCs/>
          <w:noProof/>
          <w:sz w:val="22"/>
        </w:rPr>
        <w:t>Environ. Ecol. Stat.</w:t>
      </w:r>
      <w:r w:rsidRPr="0046764B">
        <w:rPr>
          <w:rFonts w:ascii="Arial" w:hAnsi="Arial" w:cs="Arial"/>
          <w:noProof/>
          <w:sz w:val="22"/>
        </w:rPr>
        <w:t xml:space="preserve"> </w:t>
      </w:r>
      <w:r w:rsidRPr="0046764B">
        <w:rPr>
          <w:rFonts w:ascii="Arial" w:hAnsi="Arial" w:cs="Arial"/>
          <w:b/>
          <w:bCs/>
          <w:noProof/>
          <w:sz w:val="22"/>
        </w:rPr>
        <w:t>14,</w:t>
      </w:r>
      <w:r w:rsidRPr="0046764B">
        <w:rPr>
          <w:rFonts w:ascii="Arial" w:hAnsi="Arial" w:cs="Arial"/>
          <w:noProof/>
          <w:sz w:val="22"/>
        </w:rPr>
        <w:t xml:space="preserve"> 129–148 (2007). </w:t>
      </w:r>
    </w:p>
    <w:p w14:paraId="36FBCE30" w14:textId="2F4569AC" w:rsidR="004E46E5" w:rsidRPr="004E46E5" w:rsidRDefault="004E46E5" w:rsidP="001C31E4">
      <w:pPr>
        <w:pStyle w:val="NormalWeb"/>
        <w:spacing w:before="0" w:beforeAutospacing="0" w:after="0" w:afterAutospacing="0"/>
        <w:ind w:left="634" w:hanging="634"/>
        <w:divId w:val="1044060699"/>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30A48"/>
    <w:rsid w:val="000338B8"/>
    <w:rsid w:val="00050DC4"/>
    <w:rsid w:val="0005132E"/>
    <w:rsid w:val="00065379"/>
    <w:rsid w:val="00092BC5"/>
    <w:rsid w:val="000A31E7"/>
    <w:rsid w:val="000A7027"/>
    <w:rsid w:val="000C6A13"/>
    <w:rsid w:val="000D3F07"/>
    <w:rsid w:val="000D4F2B"/>
    <w:rsid w:val="000E4290"/>
    <w:rsid w:val="000E5E78"/>
    <w:rsid w:val="000E71C8"/>
    <w:rsid w:val="00106A33"/>
    <w:rsid w:val="00110A74"/>
    <w:rsid w:val="001250CD"/>
    <w:rsid w:val="00133BEB"/>
    <w:rsid w:val="00142CA9"/>
    <w:rsid w:val="00144B93"/>
    <w:rsid w:val="00153059"/>
    <w:rsid w:val="00153D2C"/>
    <w:rsid w:val="00162AC7"/>
    <w:rsid w:val="00163865"/>
    <w:rsid w:val="0019684F"/>
    <w:rsid w:val="001C31E4"/>
    <w:rsid w:val="001C4EE2"/>
    <w:rsid w:val="001E0D56"/>
    <w:rsid w:val="001E3694"/>
    <w:rsid w:val="00207F07"/>
    <w:rsid w:val="00252DCD"/>
    <w:rsid w:val="00261510"/>
    <w:rsid w:val="00274AA3"/>
    <w:rsid w:val="00281D0A"/>
    <w:rsid w:val="002B34C2"/>
    <w:rsid w:val="002B439E"/>
    <w:rsid w:val="002B624F"/>
    <w:rsid w:val="002C0072"/>
    <w:rsid w:val="002C331D"/>
    <w:rsid w:val="002D46E5"/>
    <w:rsid w:val="002D6417"/>
    <w:rsid w:val="002F33E1"/>
    <w:rsid w:val="002F7345"/>
    <w:rsid w:val="00311C14"/>
    <w:rsid w:val="00320F20"/>
    <w:rsid w:val="00344DEB"/>
    <w:rsid w:val="0035122E"/>
    <w:rsid w:val="00355A4A"/>
    <w:rsid w:val="00367A12"/>
    <w:rsid w:val="003773C6"/>
    <w:rsid w:val="00380122"/>
    <w:rsid w:val="003A53AE"/>
    <w:rsid w:val="003A53C8"/>
    <w:rsid w:val="003B0BF0"/>
    <w:rsid w:val="003C1371"/>
    <w:rsid w:val="003C64E4"/>
    <w:rsid w:val="003C67EB"/>
    <w:rsid w:val="003D2BDC"/>
    <w:rsid w:val="003E3039"/>
    <w:rsid w:val="003F5797"/>
    <w:rsid w:val="0040210D"/>
    <w:rsid w:val="00415DDF"/>
    <w:rsid w:val="00424CCA"/>
    <w:rsid w:val="004261EB"/>
    <w:rsid w:val="00430DBB"/>
    <w:rsid w:val="00431364"/>
    <w:rsid w:val="00432937"/>
    <w:rsid w:val="004363C5"/>
    <w:rsid w:val="00440106"/>
    <w:rsid w:val="00452E2A"/>
    <w:rsid w:val="004546DB"/>
    <w:rsid w:val="00455175"/>
    <w:rsid w:val="00455479"/>
    <w:rsid w:val="0045562B"/>
    <w:rsid w:val="004663FB"/>
    <w:rsid w:val="0046764B"/>
    <w:rsid w:val="00471409"/>
    <w:rsid w:val="004760DA"/>
    <w:rsid w:val="004806AB"/>
    <w:rsid w:val="00490C67"/>
    <w:rsid w:val="004A1FB9"/>
    <w:rsid w:val="004A7C9D"/>
    <w:rsid w:val="004B7F68"/>
    <w:rsid w:val="004C0886"/>
    <w:rsid w:val="004C40D9"/>
    <w:rsid w:val="004C5E12"/>
    <w:rsid w:val="004C7CC8"/>
    <w:rsid w:val="004D0674"/>
    <w:rsid w:val="004D3697"/>
    <w:rsid w:val="004D48E4"/>
    <w:rsid w:val="004E46E5"/>
    <w:rsid w:val="005019F5"/>
    <w:rsid w:val="00501CCA"/>
    <w:rsid w:val="005028B1"/>
    <w:rsid w:val="005052E9"/>
    <w:rsid w:val="00513C9E"/>
    <w:rsid w:val="00542E64"/>
    <w:rsid w:val="00551D30"/>
    <w:rsid w:val="0057011C"/>
    <w:rsid w:val="00570C3A"/>
    <w:rsid w:val="00571714"/>
    <w:rsid w:val="00577A88"/>
    <w:rsid w:val="0059132A"/>
    <w:rsid w:val="00592DFB"/>
    <w:rsid w:val="005A015A"/>
    <w:rsid w:val="005A253C"/>
    <w:rsid w:val="005B38CF"/>
    <w:rsid w:val="005E3B94"/>
    <w:rsid w:val="005E6532"/>
    <w:rsid w:val="005E7EF6"/>
    <w:rsid w:val="005F4CCC"/>
    <w:rsid w:val="006305AE"/>
    <w:rsid w:val="00633801"/>
    <w:rsid w:val="00633947"/>
    <w:rsid w:val="0063526B"/>
    <w:rsid w:val="00642488"/>
    <w:rsid w:val="0066703A"/>
    <w:rsid w:val="00673098"/>
    <w:rsid w:val="00675C00"/>
    <w:rsid w:val="0068591A"/>
    <w:rsid w:val="006902DC"/>
    <w:rsid w:val="006B4130"/>
    <w:rsid w:val="006B7089"/>
    <w:rsid w:val="006C032B"/>
    <w:rsid w:val="006E6E42"/>
    <w:rsid w:val="006F6516"/>
    <w:rsid w:val="00705B2C"/>
    <w:rsid w:val="00711340"/>
    <w:rsid w:val="00711670"/>
    <w:rsid w:val="00711E94"/>
    <w:rsid w:val="0071309C"/>
    <w:rsid w:val="00715502"/>
    <w:rsid w:val="00727123"/>
    <w:rsid w:val="007338BC"/>
    <w:rsid w:val="00733A4C"/>
    <w:rsid w:val="00733B6A"/>
    <w:rsid w:val="00744AAC"/>
    <w:rsid w:val="00754387"/>
    <w:rsid w:val="0076421C"/>
    <w:rsid w:val="00770017"/>
    <w:rsid w:val="007966D0"/>
    <w:rsid w:val="007973D8"/>
    <w:rsid w:val="007A5635"/>
    <w:rsid w:val="007A64F5"/>
    <w:rsid w:val="007B07AE"/>
    <w:rsid w:val="007B57E9"/>
    <w:rsid w:val="007C18C9"/>
    <w:rsid w:val="007C265D"/>
    <w:rsid w:val="007C539D"/>
    <w:rsid w:val="007C70E9"/>
    <w:rsid w:val="007D5D5F"/>
    <w:rsid w:val="007D6D20"/>
    <w:rsid w:val="0082039F"/>
    <w:rsid w:val="008216C7"/>
    <w:rsid w:val="008248A0"/>
    <w:rsid w:val="00840DFA"/>
    <w:rsid w:val="00855646"/>
    <w:rsid w:val="00860966"/>
    <w:rsid w:val="00871637"/>
    <w:rsid w:val="008818BD"/>
    <w:rsid w:val="00887F08"/>
    <w:rsid w:val="008A5AEF"/>
    <w:rsid w:val="008A7CF4"/>
    <w:rsid w:val="008B53B2"/>
    <w:rsid w:val="008B5687"/>
    <w:rsid w:val="008D51FF"/>
    <w:rsid w:val="008F4CB9"/>
    <w:rsid w:val="008F5014"/>
    <w:rsid w:val="00903297"/>
    <w:rsid w:val="00910631"/>
    <w:rsid w:val="00912531"/>
    <w:rsid w:val="00923E37"/>
    <w:rsid w:val="00927186"/>
    <w:rsid w:val="00934AE2"/>
    <w:rsid w:val="0095785D"/>
    <w:rsid w:val="00966958"/>
    <w:rsid w:val="00990922"/>
    <w:rsid w:val="00995EA2"/>
    <w:rsid w:val="009A635D"/>
    <w:rsid w:val="009C22BD"/>
    <w:rsid w:val="009D54E1"/>
    <w:rsid w:val="009E2CF6"/>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AE7E04"/>
    <w:rsid w:val="00B16E18"/>
    <w:rsid w:val="00B2139A"/>
    <w:rsid w:val="00B362BC"/>
    <w:rsid w:val="00B42E45"/>
    <w:rsid w:val="00B46E33"/>
    <w:rsid w:val="00B57EAD"/>
    <w:rsid w:val="00B621EA"/>
    <w:rsid w:val="00B636B0"/>
    <w:rsid w:val="00B64D04"/>
    <w:rsid w:val="00B663DF"/>
    <w:rsid w:val="00B74080"/>
    <w:rsid w:val="00B86A2E"/>
    <w:rsid w:val="00BA3E2C"/>
    <w:rsid w:val="00BA5E3D"/>
    <w:rsid w:val="00BC52AE"/>
    <w:rsid w:val="00BE51AA"/>
    <w:rsid w:val="00BF413D"/>
    <w:rsid w:val="00C03154"/>
    <w:rsid w:val="00C157DF"/>
    <w:rsid w:val="00C529C6"/>
    <w:rsid w:val="00C73234"/>
    <w:rsid w:val="00C80097"/>
    <w:rsid w:val="00C84398"/>
    <w:rsid w:val="00C853C8"/>
    <w:rsid w:val="00C87401"/>
    <w:rsid w:val="00CA515D"/>
    <w:rsid w:val="00CE2FD1"/>
    <w:rsid w:val="00D04F1F"/>
    <w:rsid w:val="00D076E1"/>
    <w:rsid w:val="00D11353"/>
    <w:rsid w:val="00D2743C"/>
    <w:rsid w:val="00D50BC2"/>
    <w:rsid w:val="00D7226D"/>
    <w:rsid w:val="00D739D0"/>
    <w:rsid w:val="00D74823"/>
    <w:rsid w:val="00D866A2"/>
    <w:rsid w:val="00D92517"/>
    <w:rsid w:val="00D93122"/>
    <w:rsid w:val="00D945E8"/>
    <w:rsid w:val="00DA3128"/>
    <w:rsid w:val="00DA3997"/>
    <w:rsid w:val="00DB1EAC"/>
    <w:rsid w:val="00DC4FAF"/>
    <w:rsid w:val="00DD2471"/>
    <w:rsid w:val="00DD3BE1"/>
    <w:rsid w:val="00DD403A"/>
    <w:rsid w:val="00DE724D"/>
    <w:rsid w:val="00DF6E61"/>
    <w:rsid w:val="00E002B7"/>
    <w:rsid w:val="00E11346"/>
    <w:rsid w:val="00E20301"/>
    <w:rsid w:val="00E573EA"/>
    <w:rsid w:val="00E602AC"/>
    <w:rsid w:val="00E7410D"/>
    <w:rsid w:val="00E77742"/>
    <w:rsid w:val="00E8713B"/>
    <w:rsid w:val="00EA4A5C"/>
    <w:rsid w:val="00EB3168"/>
    <w:rsid w:val="00EB4248"/>
    <w:rsid w:val="00EB6990"/>
    <w:rsid w:val="00F054C8"/>
    <w:rsid w:val="00F16D63"/>
    <w:rsid w:val="00F26D1F"/>
    <w:rsid w:val="00F27DD3"/>
    <w:rsid w:val="00F30045"/>
    <w:rsid w:val="00F40F49"/>
    <w:rsid w:val="00F50907"/>
    <w:rsid w:val="00F54124"/>
    <w:rsid w:val="00F64BED"/>
    <w:rsid w:val="00F7226A"/>
    <w:rsid w:val="00F750EC"/>
    <w:rsid w:val="00F86076"/>
    <w:rsid w:val="00FA6E69"/>
    <w:rsid w:val="00FB3C62"/>
    <w:rsid w:val="00FC05FB"/>
    <w:rsid w:val="00FC0CE8"/>
    <w:rsid w:val="00FE3143"/>
    <w:rsid w:val="00FE4187"/>
    <w:rsid w:val="00FE52A9"/>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s://github.com/surgebiswas/transcriptome_compression/tree/master/data_download" TargetMode="External"/><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http://geneontology.org/page/download-annotations"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29B43-3FAE-5945-83E0-F08447234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2988</Words>
  <Characters>74032</Characters>
  <Application>Microsoft Macintosh Word</Application>
  <DocSecurity>0</DocSecurity>
  <Lines>616</Lines>
  <Paragraphs>173</Paragraphs>
  <ScaleCrop>false</ScaleCrop>
  <Company/>
  <LinksUpToDate>false</LinksUpToDate>
  <CharactersWithSpaces>86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5</cp:revision>
  <dcterms:created xsi:type="dcterms:W3CDTF">2016-06-12T06:20:00Z</dcterms:created>
  <dcterms:modified xsi:type="dcterms:W3CDTF">2016-09-2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